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6F1D280" w14:textId="697F39E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t>Name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of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Journal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color w:val="000000"/>
        </w:rPr>
        <w:t>World</w:t>
      </w:r>
      <w:r w:rsidR="00035F6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color w:val="000000"/>
        </w:rPr>
        <w:t>Journal</w:t>
      </w:r>
      <w:r w:rsidR="00035F6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color w:val="000000"/>
        </w:rPr>
        <w:t>of</w:t>
      </w:r>
      <w:r w:rsidR="00035F6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color w:val="000000"/>
        </w:rPr>
        <w:t>Cells</w:t>
      </w:r>
    </w:p>
    <w:p w14:paraId="762552B6" w14:textId="1C59CCAD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t>Manuscript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NO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5487</w:t>
      </w:r>
    </w:p>
    <w:p w14:paraId="10E304A2" w14:textId="1502F39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t>Manuscript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Type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VIEW</w:t>
      </w:r>
    </w:p>
    <w:p w14:paraId="70357FB5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4F71402F" w14:textId="77C234B4" w:rsidR="00A77B3E" w:rsidRPr="006C66E4" w:rsidRDefault="00DE2569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bCs/>
          <w:color w:val="000000"/>
        </w:rPr>
        <w:t>R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eview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o</w:t>
      </w:r>
      <w:r w:rsidR="009E0657">
        <w:rPr>
          <w:rFonts w:ascii="Book Antiqua" w:eastAsia="Book Antiqua" w:hAnsi="Book Antiqua" w:cs="Book Antiqua"/>
          <w:b/>
          <w:bCs/>
          <w:color w:val="000000"/>
        </w:rPr>
        <w:t>f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potential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of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mesenchymal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stem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cell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fo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treatment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of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infectiou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diseases</w:t>
      </w:r>
    </w:p>
    <w:p w14:paraId="46B8279C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21D47207" w14:textId="6A62942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Shar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</w:t>
      </w:r>
    </w:p>
    <w:p w14:paraId="6E272EA9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70360B78" w14:textId="135C45D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Am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rm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uj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krabort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ithia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a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aganathan</w:t>
      </w:r>
    </w:p>
    <w:p w14:paraId="6462E105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405F6258" w14:textId="50AC7BE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Amit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harma,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nuj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akraborty,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ithiah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rac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aganathan,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c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iolo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u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par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ioscien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ioengineerin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stit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echnolo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wahat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wahat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81039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ia</w:t>
      </w:r>
    </w:p>
    <w:p w14:paraId="264CA888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65EA25B9" w14:textId="7E91493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r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r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nuscript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krabor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r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nuscript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agana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ceptualiz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r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nuscript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C6CFC">
        <w:rPr>
          <w:rFonts w:ascii="Book Antiqua" w:eastAsia="Book Antiqua" w:hAnsi="Book Antiqua" w:cs="Book Antiqua"/>
          <w:color w:val="000000"/>
        </w:rPr>
        <w:t>A</w:t>
      </w:r>
      <w:r w:rsidRPr="006C66E4">
        <w:rPr>
          <w:rFonts w:ascii="Book Antiqua" w:eastAsia="Book Antiqua" w:hAnsi="Book Antiqua" w:cs="Book Antiqua"/>
          <w:color w:val="000000"/>
        </w:rPr>
        <w:t>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h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n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r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nuscript.</w:t>
      </w:r>
    </w:p>
    <w:p w14:paraId="62B60C83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7D0AE36A" w14:textId="63EF924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ithiah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rac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aganathan,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ssociat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c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iolo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u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par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ioscien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ioengineerin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stit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echnolo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wahat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C57FD3" w:rsidRPr="006C66E4">
        <w:rPr>
          <w:rFonts w:ascii="Book Antiqua" w:eastAsia="Book Antiqua" w:hAnsi="Book Antiqua" w:cs="Book Antiqua"/>
          <w:color w:val="000000"/>
        </w:rPr>
        <w:t>Aminga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wahat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81039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C57FD3" w:rsidRPr="006C66E4">
        <w:rPr>
          <w:rFonts w:ascii="Book Antiqua" w:eastAsia="Book Antiqua" w:hAnsi="Book Antiqua" w:cs="Book Antiqua"/>
          <w:color w:val="000000"/>
        </w:rPr>
        <w:t>Assa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i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ithiahgj@iitg.ac.in</w:t>
      </w:r>
    </w:p>
    <w:p w14:paraId="25C353F1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517816E5" w14:textId="1099742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8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1</w:t>
      </w:r>
    </w:p>
    <w:p w14:paraId="071340F0" w14:textId="2E9EA06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r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1</w:t>
      </w:r>
    </w:p>
    <w:p w14:paraId="08AEE054" w14:textId="48D05AA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0" w:name="OLE_LINK15"/>
      <w:bookmarkStart w:id="1" w:name="OLE_LINK33"/>
      <w:bookmarkStart w:id="2" w:name="OLE_LINK48"/>
      <w:r w:rsidR="006234D2">
        <w:rPr>
          <w:rFonts w:ascii="Book Antiqua" w:eastAsia="SimSun" w:hAnsi="Book Antiqua"/>
          <w:color w:val="000000" w:themeColor="text1"/>
        </w:rPr>
        <w:t>J</w:t>
      </w:r>
      <w:r w:rsidR="006234D2">
        <w:rPr>
          <w:rFonts w:ascii="Book Antiqua" w:eastAsia="SimSun" w:hAnsi="Book Antiqua" w:hint="eastAsia"/>
          <w:color w:val="000000" w:themeColor="text1"/>
          <w:lang w:eastAsia="zh-CN"/>
        </w:rPr>
        <w:t>une</w:t>
      </w:r>
      <w:r w:rsidR="006234D2" w:rsidRPr="00F06907">
        <w:rPr>
          <w:rFonts w:ascii="Book Antiqua" w:eastAsia="SimSun" w:hAnsi="Book Antiqua"/>
          <w:color w:val="000000" w:themeColor="text1"/>
        </w:rPr>
        <w:t xml:space="preserve"> </w:t>
      </w:r>
      <w:r w:rsidR="006234D2">
        <w:rPr>
          <w:rFonts w:ascii="Book Antiqua" w:eastAsia="SimSun" w:hAnsi="Book Antiqua"/>
          <w:color w:val="000000" w:themeColor="text1"/>
        </w:rPr>
        <w:t>3</w:t>
      </w:r>
      <w:r w:rsidR="006234D2" w:rsidRPr="00F06907">
        <w:rPr>
          <w:rFonts w:ascii="Book Antiqua" w:eastAsia="SimSun" w:hAnsi="Book Antiqua"/>
          <w:color w:val="000000" w:themeColor="text1"/>
        </w:rPr>
        <w:t>, 2021</w:t>
      </w:r>
      <w:bookmarkEnd w:id="0"/>
      <w:bookmarkEnd w:id="1"/>
      <w:bookmarkEnd w:id="2"/>
    </w:p>
    <w:p w14:paraId="37E09F47" w14:textId="335890E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3F4B3970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  <w:sectPr w:rsidR="00A77B3E" w:rsidRPr="006C66E4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3E764F0" w14:textId="7777777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1F183091" w14:textId="1AAC6AE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l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SC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lo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ensivel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C6CFC">
        <w:rPr>
          <w:rFonts w:ascii="Book Antiqua" w:eastAsia="Book Antiqua" w:hAnsi="Book Antiqua" w:cs="Book Antiqua"/>
          <w:color w:val="000000"/>
        </w:rPr>
        <w:t xml:space="preserve">and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counte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agocyt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rta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mselv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p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7C6CFC">
        <w:rPr>
          <w:rFonts w:ascii="Book Antiqua" w:eastAsia="Book Antiqua" w:hAnsi="Book Antiqua" w:cs="Book Antiqua"/>
          <w:color w:val="000000"/>
        </w:rPr>
        <w:t>ing 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ces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rui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7C6CFC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en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p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lea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r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ener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alin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view</w:t>
      </w:r>
      <w:r w:rsidR="007C6CFC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cu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ta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chanism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l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b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llen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7E0BFB4C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2CB47D89" w14:textId="03156F68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modulation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</w:p>
    <w:p w14:paraId="2340AC0A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0314C91D" w14:textId="200FCBA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Shar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krabor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agana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DE2569">
        <w:rPr>
          <w:rFonts w:ascii="Book Antiqua" w:eastAsia="Book Antiqua" w:hAnsi="Book Antiqua" w:cs="Book Antiqua"/>
          <w:color w:val="000000"/>
        </w:rPr>
        <w:t>R</w:t>
      </w:r>
      <w:r w:rsidRPr="006C66E4">
        <w:rPr>
          <w:rFonts w:ascii="Book Antiqua" w:eastAsia="Book Antiqua" w:hAnsi="Book Antiqua" w:cs="Book Antiqua"/>
          <w:color w:val="000000"/>
        </w:rPr>
        <w:t>evie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</w:t>
      </w:r>
      <w:r w:rsidR="009E0657">
        <w:rPr>
          <w:rFonts w:ascii="Book Antiqua" w:eastAsia="Book Antiqua" w:hAnsi="Book Antiqua" w:cs="Book Antiqua"/>
          <w:color w:val="000000"/>
        </w:rPr>
        <w:t>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1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s</w:t>
      </w:r>
    </w:p>
    <w:p w14:paraId="4F7409F8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31AF3DEC" w14:textId="29EABFE2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vie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cus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nef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SC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-cau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en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mod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ener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pert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lie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r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ul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side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.</w:t>
      </w:r>
    </w:p>
    <w:p w14:paraId="3F86EE7A" w14:textId="77777777" w:rsidR="00035F64" w:rsidRDefault="00035F64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  <w:sectPr w:rsidR="00035F64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7A1EDE6" w14:textId="7777777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6A304EE5" w14:textId="07D4B70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bid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ta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orldwide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j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a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loball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il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mon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rug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um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break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cess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C6CFC">
        <w:rPr>
          <w:rFonts w:ascii="Book Antiqua" w:eastAsia="Book Antiqua" w:hAnsi="Book Antiqua" w:cs="Book Antiqua"/>
          <w:color w:val="000000"/>
        </w:rPr>
        <w:t>to identif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v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ateg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b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g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SC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n-hematopoie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cent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ov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mbran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metriu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oo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arton'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el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-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chanic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zymatic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ol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i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s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her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pulation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par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metr</w:t>
      </w:r>
      <w:r w:rsidR="007C6CFC">
        <w:rPr>
          <w:rFonts w:ascii="Book Antiqua" w:eastAsia="Book Antiqua" w:hAnsi="Book Antiqua" w:cs="Book Antiqua"/>
          <w:color w:val="000000"/>
        </w:rPr>
        <w:t>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r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fa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k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6,7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s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en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lf-renewa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v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line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dentifi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fa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k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C6CFC">
        <w:rPr>
          <w:rFonts w:ascii="Book Antiqua" w:eastAsia="Book Antiqua" w:hAnsi="Book Antiqua" w:cs="Book Antiqua"/>
          <w:color w:val="000000"/>
        </w:rPr>
        <w:t>cluster of differentiation 105 (</w:t>
      </w:r>
      <w:r w:rsidRPr="006C66E4">
        <w:rPr>
          <w:rFonts w:ascii="Book Antiqua" w:eastAsia="Book Antiqua" w:hAnsi="Book Antiqua" w:cs="Book Antiqua"/>
          <w:color w:val="000000"/>
        </w:rPr>
        <w:t>CD105</w:t>
      </w:r>
      <w:r w:rsidR="007C6CFC">
        <w:rPr>
          <w:rFonts w:ascii="Book Antiqua" w:eastAsia="Book Antiqua" w:hAnsi="Book Antiqua" w:cs="Book Antiqua"/>
          <w:color w:val="000000"/>
        </w:rPr>
        <w:t>)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90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73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2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g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k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45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3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1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11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79α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19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uk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HLA)-DR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feron-</w:t>
      </w:r>
      <w:r w:rsidR="007C6CFC">
        <w:rPr>
          <w:rFonts w:ascii="Book Antiqua" w:eastAsia="Book Antiqua" w:hAnsi="Book Antiqua" w:cs="Book Antiqua"/>
          <w:color w:val="000000"/>
        </w:rPr>
        <w:t>gam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IFN-γ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LA-DR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8-1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1B98DC75" w14:textId="399EDD9B" w:rsidR="007C6CFC" w:rsidRDefault="00104387" w:rsidP="007C6CFC">
      <w:pPr>
        <w:adjustRightInd w:val="0"/>
        <w:snapToGrid w:val="0"/>
        <w:spacing w:line="360" w:lineRule="auto"/>
        <w:ind w:firstLine="270"/>
        <w:jc w:val="both"/>
        <w:rPr>
          <w:rFonts w:ascii="Book Antiqua" w:eastAsia="Book Antiqua" w:hAnsi="Book Antiqua" w:cs="Book Antiqua"/>
          <w:color w:val="000000"/>
        </w:rPr>
      </w:pP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line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cyt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steoblast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ondrocy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nd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nda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ition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ditional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or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meostasis</w:t>
      </w:r>
      <w:r w:rsidR="007C6CFC">
        <w:rPr>
          <w:rFonts w:ascii="Book Antiqua" w:eastAsia="Book Antiqua" w:hAnsi="Book Antiqua" w:cs="Book Antiqua"/>
          <w:color w:val="000000"/>
        </w:rPr>
        <w:t>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us</w:t>
      </w:r>
      <w:r w:rsidR="007C6CFC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c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ra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p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gener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1-17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C6CFC">
        <w:rPr>
          <w:rFonts w:ascii="Book Antiqua" w:eastAsia="Book Antiqua" w:hAnsi="Book Antiqua" w:cs="Book Antiqua"/>
          <w:color w:val="000000"/>
        </w:rPr>
        <w:t>In addition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s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modulatory</w:t>
      </w:r>
      <w:r w:rsidR="007C6CFC">
        <w:rPr>
          <w:rFonts w:ascii="Book Antiqua" w:eastAsia="Book Antiqua" w:hAnsi="Book Antiqua" w:cs="Book Antiqua"/>
          <w:color w:val="000000"/>
        </w:rPr>
        <w:t xml:space="preserve"> 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suppres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perti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7C6CFC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pl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,18,1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um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g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lo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s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p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ear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a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ield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courag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com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8E2C8F">
        <w:rPr>
          <w:rFonts w:ascii="Book Antiqua" w:eastAsia="Book Antiqua" w:hAnsi="Book Antiqua" w:cs="Book Antiqua"/>
          <w:color w:val="000000"/>
        </w:rPr>
        <w:t>provid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pportun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d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is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ption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35805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g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0-22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5A4F85D3" w14:textId="5920914F" w:rsidR="00A77B3E" w:rsidRPr="006C66E4" w:rsidRDefault="00104387" w:rsidP="003A1870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Th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vie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mmariz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C6CFC">
        <w:rPr>
          <w:rFonts w:ascii="Book Antiqua" w:eastAsia="Book Antiqua" w:hAnsi="Book Antiqua" w:cs="Book Antiqua"/>
          <w:color w:val="000000"/>
        </w:rPr>
        <w:t xml:space="preserve">that </w:t>
      </w:r>
      <w:r w:rsidRPr="006C66E4">
        <w:rPr>
          <w:rFonts w:ascii="Book Antiqua" w:eastAsia="Book Antiqua" w:hAnsi="Book Antiqua" w:cs="Book Antiqua"/>
          <w:color w:val="000000"/>
        </w:rPr>
        <w:t>tes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vant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cu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4132B">
        <w:rPr>
          <w:rFonts w:ascii="Book Antiqua" w:eastAsia="Book Antiqua" w:hAnsi="Book Antiqua" w:cs="Book Antiqua"/>
          <w:color w:val="000000"/>
        </w:rPr>
        <w:t>p</w:t>
      </w:r>
      <w:r w:rsidRPr="006C66E4">
        <w:rPr>
          <w:rFonts w:ascii="Book Antiqua" w:eastAsia="Book Antiqua" w:hAnsi="Book Antiqua" w:cs="Book Antiqua"/>
          <w:color w:val="000000"/>
        </w:rPr>
        <w:t>athoge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buil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nal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llen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.</w:t>
      </w:r>
    </w:p>
    <w:p w14:paraId="37CDD94D" w14:textId="77777777" w:rsidR="00A77B3E" w:rsidRPr="006C66E4" w:rsidRDefault="00A77B3E" w:rsidP="006C66E4">
      <w:pPr>
        <w:adjustRightInd w:val="0"/>
        <w:snapToGrid w:val="0"/>
        <w:spacing w:line="360" w:lineRule="auto"/>
        <w:ind w:firstLine="480"/>
        <w:jc w:val="both"/>
        <w:rPr>
          <w:rFonts w:ascii="Book Antiqua" w:hAnsi="Book Antiqua"/>
        </w:rPr>
      </w:pPr>
    </w:p>
    <w:p w14:paraId="6F163D28" w14:textId="7777777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ethodology</w:t>
      </w:r>
    </w:p>
    <w:p w14:paraId="43350DBC" w14:textId="2AC7484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bj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vie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alyz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bMe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opu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ience</w:t>
      </w:r>
      <w:r w:rsidR="007C6CFC">
        <w:rPr>
          <w:rFonts w:ascii="Book Antiqua" w:eastAsia="Book Antiqua" w:hAnsi="Book Antiqua" w:cs="Book Antiqua"/>
          <w:color w:val="000000"/>
        </w:rPr>
        <w:t xml:space="preserve"> datab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arch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o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ngu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triction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o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ific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l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lu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vie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ear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t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uped</w:t>
      </w:r>
      <w:r w:rsidR="00C17917">
        <w:rPr>
          <w:rFonts w:ascii="Book Antiqua" w:eastAsia="Book Antiqua" w:hAnsi="Book Antiqua" w:cs="Book Antiqua"/>
          <w:color w:val="000000"/>
        </w:rPr>
        <w:t xml:space="preserve"> as follow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j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nding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e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C6CFC">
        <w:rPr>
          <w:rFonts w:ascii="Book Antiqua" w:eastAsia="Book Antiqua" w:hAnsi="Book Antiqua" w:cs="Book Antiqua"/>
          <w:color w:val="000000"/>
        </w:rPr>
        <w:t>d</w:t>
      </w:r>
      <w:r w:rsidRPr="006C66E4">
        <w:rPr>
          <w:rFonts w:ascii="Book Antiqua" w:eastAsia="Book Antiqua" w:hAnsi="Book Antiqua" w:cs="Book Antiqua"/>
          <w:color w:val="000000"/>
        </w:rPr>
        <w:t>ir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C17917">
        <w:rPr>
          <w:rFonts w:ascii="Book Antiqua" w:eastAsia="Book Antiqua" w:hAnsi="Book Antiqua" w:cs="Book Antiqua"/>
          <w:color w:val="000000"/>
        </w:rPr>
        <w:t>s</w:t>
      </w:r>
      <w:r w:rsidR="005A064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C6CFC">
        <w:rPr>
          <w:rFonts w:ascii="Book Antiqua" w:eastAsia="Book Antiqua" w:hAnsi="Book Antiqua" w:cs="Book Antiqua"/>
          <w:color w:val="000000"/>
        </w:rPr>
        <w:t>i</w:t>
      </w:r>
      <w:r w:rsidRPr="006C66E4">
        <w:rPr>
          <w:rFonts w:ascii="Book Antiqua" w:eastAsia="Book Antiqua" w:hAnsi="Book Antiqua" w:cs="Book Antiqua"/>
          <w:color w:val="000000"/>
        </w:rPr>
        <w:t>mmunomod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5A064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C6CFC">
        <w:rPr>
          <w:rFonts w:ascii="Book Antiqua" w:eastAsia="Book Antiqua" w:hAnsi="Book Antiqua" w:cs="Book Antiqua"/>
          <w:color w:val="000000"/>
        </w:rPr>
        <w:t>d</w:t>
      </w:r>
      <w:r w:rsidRPr="006C66E4">
        <w:rPr>
          <w:rFonts w:ascii="Book Antiqua" w:eastAsia="Book Antiqua" w:hAnsi="Book Antiqua" w:cs="Book Antiqua"/>
          <w:color w:val="000000"/>
        </w:rPr>
        <w:t>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rge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s</w:t>
      </w:r>
      <w:r w:rsidR="005A064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C6CFC">
        <w:rPr>
          <w:rFonts w:ascii="Book Antiqua" w:eastAsia="Book Antiqua" w:hAnsi="Book Antiqua" w:cs="Book Antiqua"/>
          <w:color w:val="000000"/>
        </w:rPr>
        <w:t>c</w:t>
      </w:r>
      <w:r w:rsidRPr="006C66E4">
        <w:rPr>
          <w:rFonts w:ascii="Book Antiqua" w:eastAsia="Book Antiqua" w:hAnsi="Book Antiqua" w:cs="Book Antiqua"/>
          <w:color w:val="000000"/>
        </w:rPr>
        <w:t>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a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655CB5D8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30B9036D" w14:textId="00D883B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Direct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timicrobial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effects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of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SCs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</w:p>
    <w:p w14:paraId="44C52BE9" w14:textId="7D5E3BED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p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ad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p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ptid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MPs)</w:t>
      </w:r>
      <w:r w:rsidR="00C17917">
        <w:rPr>
          <w:rFonts w:ascii="Book Antiqua" w:eastAsia="Book Antiqua" w:hAnsi="Book Antiqua" w:cs="Book Antiqua"/>
          <w:color w:val="000000"/>
        </w:rPr>
        <w:t xml:space="preserve">: </w:t>
      </w:r>
      <w:r w:rsidRPr="006C66E4">
        <w:rPr>
          <w:rFonts w:ascii="Book Antiqua" w:eastAsia="Book Antiqua" w:hAnsi="Book Antiqua" w:cs="Book Antiqua"/>
          <w:color w:val="000000"/>
        </w:rPr>
        <w:t>LL-37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ci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HAMP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cal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LCN2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ta-defensin-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BD2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Fig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sid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P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ib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FF5A64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fens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-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phipath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long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thelici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mi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y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bio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nsitivit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-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rec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in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activ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LPS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e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rup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mbran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-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aliz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endotoxin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l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-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C17917">
        <w:rPr>
          <w:rFonts w:ascii="Book Antiqua" w:eastAsia="Book Antiqua" w:hAnsi="Book Antiqua" w:cs="Book Antiqua"/>
          <w:color w:val="000000"/>
        </w:rPr>
        <w:t>h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motac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ru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rui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C17917">
        <w:rPr>
          <w:rFonts w:ascii="Book Antiqua" w:eastAsia="Book Antiqua" w:hAnsi="Book Antiqua" w:cs="Book Antiqua"/>
          <w:color w:val="000000"/>
        </w:rPr>
        <w:t>does n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um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cr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TNF-α)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3,2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-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en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gene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in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my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pt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-li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-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i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BM-MSC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D-MSC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FF5A64">
        <w:rPr>
          <w:rFonts w:ascii="Book Antiqua" w:eastAsia="Book Antiqua" w:hAnsi="Book Antiqua" w:cs="Book Antiqua"/>
          <w:color w:val="000000"/>
        </w:rPr>
        <w:t xml:space="preserve"> 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n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bioti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in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lo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s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seudomona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eruginosa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aphylococcu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ureu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reptococcu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neumonia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6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M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o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ven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r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ta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M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o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77567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r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or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erritin</w:t>
      </w:r>
      <w:r w:rsidR="00FF5A6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bsequ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str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ysosom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r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o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s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k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navaila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ple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r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M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mp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7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C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ock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r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ta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8,2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D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FF5A64">
        <w:rPr>
          <w:rFonts w:ascii="Book Antiqua" w:eastAsia="Book Antiqua" w:hAnsi="Book Antiqua" w:cs="Book Antiqua"/>
          <w:color w:val="000000"/>
        </w:rPr>
        <w:t>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y</w:t>
      </w:r>
      <w:r w:rsidR="00FF5A64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or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30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bookmarkStart w:id="3" w:name="OLE_LINK19"/>
      <w:r w:rsidR="00035F64" w:rsidRPr="00035F64">
        <w:rPr>
          <w:rFonts w:ascii="Book Antiqua" w:eastAsia="Book Antiqua" w:hAnsi="Book Antiqua" w:cs="Book Antiqua"/>
          <w:i/>
          <w:iCs/>
          <w:color w:val="000000"/>
        </w:rPr>
        <w:t>Escherichia coli</w:t>
      </w:r>
      <w:r w:rsidR="00FF5A64">
        <w:rPr>
          <w:rFonts w:ascii="Book Antiqua" w:eastAsia="Book Antiqua" w:hAnsi="Book Antiqua" w:cs="Book Antiqua"/>
          <w:i/>
          <w:iCs/>
          <w:color w:val="000000"/>
        </w:rPr>
        <w:t>-</w:t>
      </w:r>
      <w:bookmarkEnd w:id="3"/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trache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UC-MSC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FF5A64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attenu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FF5A64">
        <w:rPr>
          <w:rFonts w:ascii="Book Antiqua" w:eastAsia="Book Antiqua" w:hAnsi="Book Antiqua" w:cs="Book Antiqua"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icroarr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aly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ll-li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TLR-2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-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D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FF5A64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TLR-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9970E5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or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D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lencing</w:t>
      </w:r>
      <w:r w:rsidR="009970E5">
        <w:rPr>
          <w:rFonts w:ascii="Book Antiqua" w:eastAsia="Book Antiqua" w:hAnsi="Book Antiqua" w:cs="Book Antiqua"/>
          <w:color w:val="000000"/>
        </w:rPr>
        <w:t xml:space="preserve"> 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-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-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olish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oli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3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pl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ss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i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i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yptopha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oleam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,3-dioxygen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IDO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8B31BE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</w:t>
      </w:r>
      <w:r w:rsidR="008B31BE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035F64" w:rsidRPr="00035F64">
        <w:rPr>
          <w:rFonts w:ascii="Book Antiqua" w:eastAsia="Book Antiqua" w:hAnsi="Book Antiqua" w:cs="Book Antiqua"/>
          <w:color w:val="000000"/>
        </w:rPr>
        <w:t>toxoplasma, plasmodium, chlamydia, rickettsia</w:t>
      </w:r>
      <w:r w:rsidR="00035F64"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eptococc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phylococc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rp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3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di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8B31BE">
        <w:rPr>
          <w:rFonts w:ascii="Book Antiqua" w:eastAsia="Book Antiqua" w:hAnsi="Book Antiqua" w:cs="Book Antiqua"/>
          <w:color w:val="000000"/>
        </w:rPr>
        <w:t xml:space="preserve">directly </w:t>
      </w:r>
      <w:r w:rsidRPr="006C66E4">
        <w:rPr>
          <w:rFonts w:ascii="Book Antiqua" w:eastAsia="Book Antiqua" w:hAnsi="Book Antiqua" w:cs="Book Antiqua"/>
          <w:color w:val="000000"/>
        </w:rPr>
        <w:t>phagocyt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aveng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Fig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32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naliz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bookmarkStart w:id="4" w:name="OLE_LINK20"/>
      <w:r w:rsidR="00035F64" w:rsidRPr="00035F64">
        <w:rPr>
          <w:rFonts w:ascii="Book Antiqua" w:eastAsia="Book Antiqua" w:hAnsi="Book Antiqua" w:cs="Book Antiqua"/>
          <w:i/>
          <w:iCs/>
          <w:color w:val="000000"/>
        </w:rPr>
        <w:t>M</w:t>
      </w:r>
      <w:r w:rsidR="00702531">
        <w:rPr>
          <w:rFonts w:ascii="Book Antiqua" w:eastAsia="Book Antiqua" w:hAnsi="Book Antiqua" w:cs="Book Antiqua"/>
          <w:i/>
          <w:iCs/>
          <w:color w:val="000000"/>
        </w:rPr>
        <w:t>.</w:t>
      </w:r>
      <w:r w:rsidR="00035F64" w:rsidRP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035F64" w:rsidRPr="006C66E4">
        <w:rPr>
          <w:rFonts w:ascii="Book Antiqua" w:eastAsia="Book Antiqua" w:hAnsi="Book Antiqua" w:cs="Book Antiqua"/>
          <w:i/>
          <w:iCs/>
          <w:color w:val="000000"/>
        </w:rPr>
        <w:t xml:space="preserve">tuberculosis </w:t>
      </w:r>
      <w:bookmarkEnd w:id="4"/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w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p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aveng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me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llag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uct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aveng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a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m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cyto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cobacter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ins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itr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32]</w:t>
      </w:r>
      <w:r w:rsidRPr="006C66E4">
        <w:rPr>
          <w:rFonts w:ascii="Book Antiqua" w:eastAsia="Book Antiqua" w:hAnsi="Book Antiqua" w:cs="Book Antiqua"/>
          <w:color w:val="000000"/>
        </w:rPr>
        <w:t>.</w:t>
      </w:r>
    </w:p>
    <w:p w14:paraId="5B327624" w14:textId="0B58FD86" w:rsidR="00A77B3E" w:rsidRPr="006C66E4" w:rsidRDefault="00104387" w:rsidP="004E3B91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d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02531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anti-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perti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e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vi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drigu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33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8B31BE">
        <w:rPr>
          <w:rFonts w:ascii="Book Antiqua" w:eastAsia="Book Antiqua" w:hAnsi="Book Antiqua" w:cs="Book Antiqua"/>
          <w:color w:val="000000"/>
        </w:rPr>
        <w:t>ha</w:t>
      </w:r>
      <w:r w:rsidR="00637A86">
        <w:rPr>
          <w:rFonts w:ascii="Book Antiqua" w:eastAsia="Book Antiqua" w:hAnsi="Book Antiqua" w:cs="Book Antiqua"/>
          <w:color w:val="000000"/>
        </w:rPr>
        <w:t>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ppres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8B31BE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-lymphotrop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HTLV)</w:t>
      </w:r>
      <w:r w:rsidR="008B31BE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alth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staglan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6C66E4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ppre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520CD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-cult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F60F3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TLV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3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th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rp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ple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HSV-1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cent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e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vi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crea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34]</w:t>
      </w:r>
      <w:r w:rsidRPr="006C66E4">
        <w:rPr>
          <w:rFonts w:ascii="Book Antiqua" w:eastAsia="Book Antiqua" w:hAnsi="Book Antiqua" w:cs="Book Antiqua"/>
          <w:color w:val="000000"/>
        </w:rPr>
        <w:t>.</w:t>
      </w:r>
    </w:p>
    <w:p w14:paraId="39EB1D84" w14:textId="77777777" w:rsidR="00A77B3E" w:rsidRPr="006C66E4" w:rsidRDefault="00A77B3E" w:rsidP="006C66E4">
      <w:pPr>
        <w:adjustRightInd w:val="0"/>
        <w:snapToGrid w:val="0"/>
        <w:spacing w:line="360" w:lineRule="auto"/>
        <w:ind w:firstLine="480"/>
        <w:jc w:val="both"/>
        <w:rPr>
          <w:rFonts w:ascii="Book Antiqua" w:hAnsi="Book Antiqua"/>
        </w:rPr>
      </w:pPr>
    </w:p>
    <w:p w14:paraId="0BD83403" w14:textId="1FE33E9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SCS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mmunomodulation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</w:p>
    <w:p w14:paraId="00500F84" w14:textId="495EE77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il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cum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stit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r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fe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ces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cum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oly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zym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ri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talloproteinas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a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y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ec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ROS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NETosis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h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l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F60F34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exagger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3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ces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grad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lic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psi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36,37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ona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COVID-19)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38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</w:t>
      </w:r>
      <w:r w:rsidR="00191443">
        <w:rPr>
          <w:rFonts w:ascii="Book Antiqua" w:eastAsia="Book Antiqua" w:hAnsi="Book Antiqua" w:cs="Book Antiqua"/>
          <w:color w:val="000000"/>
        </w:rPr>
        <w:t>more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evi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ces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u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</w:t>
      </w:r>
      <w:r w:rsidR="00F60F34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stim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-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TSG-6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rui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8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3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di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minis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lay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F60F34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apop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he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lecu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ilit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agocytosi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4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x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a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y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itr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ec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oxid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zy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perox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mut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SOD)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4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1A6FE5D1" w14:textId="4A7EA463" w:rsidR="00A77B3E" w:rsidRPr="006C66E4" w:rsidRDefault="00104387" w:rsidP="00F60F34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or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EA4E5B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i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1-typ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nt</w:t>
      </w:r>
      <w:r w:rsidR="001477C1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2-typ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lp</w:t>
      </w:r>
      <w:r w:rsidR="00113FF4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ol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4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r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RDS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eno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e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rup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l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tw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42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</w:t>
      </w:r>
      <w:r w:rsidR="00F62F01">
        <w:rPr>
          <w:rFonts w:ascii="Book Antiqua" w:eastAsia="Book Antiqua" w:hAnsi="Book Antiqua" w:cs="Book Antiqua"/>
          <w:color w:val="000000"/>
        </w:rPr>
        <w:t>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F62F01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polariz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w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eno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</w:t>
      </w:r>
      <w:r w:rsidR="00191443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1</w:t>
      </w:r>
      <w:r w:rsidR="00F62F01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agonist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43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cori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44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nniocalcin-2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45]</w:t>
      </w:r>
      <w:r w:rsidR="00191443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G-6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2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191443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LI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form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-β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TGF-β3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mbospon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TSP-1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llicle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eno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113FF4">
        <w:rPr>
          <w:rFonts w:ascii="Book Antiqua" w:eastAsia="Book Antiqua" w:hAnsi="Book Antiqua" w:cs="Book Antiqua"/>
          <w:color w:val="000000"/>
        </w:rPr>
        <w:t xml:space="preserve">, </w:t>
      </w:r>
      <w:r w:rsidRPr="006C66E4">
        <w:rPr>
          <w:rFonts w:ascii="Book Antiqua" w:eastAsia="Book Antiqua" w:hAnsi="Book Antiqua" w:cs="Book Antiqua"/>
          <w:color w:val="000000"/>
        </w:rPr>
        <w:t>mark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13FF4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zy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gin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k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itr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th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86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46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verse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-cult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113FF4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tre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apopto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13FF4">
        <w:rPr>
          <w:rFonts w:ascii="Book Antiqua" w:eastAsia="Book Antiqua" w:hAnsi="Book Antiqua" w:cs="Book Antiqua"/>
          <w:color w:val="000000"/>
        </w:rPr>
        <w:t>B-cell lymphoma 2</w:t>
      </w:r>
      <w:r w:rsidR="00A659B0">
        <w:rPr>
          <w:rFonts w:ascii="Book Antiqua" w:eastAsia="Book Antiqua" w:hAnsi="Book Antiqua" w:cs="Book Antiqua"/>
          <w:color w:val="000000"/>
        </w:rPr>
        <w:t xml:space="preserve"> (Bcl-2)</w:t>
      </w:r>
      <w:r w:rsidR="00113FF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spase-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</w:t>
      </w:r>
      <w:r w:rsidR="00A659B0">
        <w:rPr>
          <w:rFonts w:ascii="Book Antiqua" w:eastAsia="Book Antiqua" w:hAnsi="Book Antiqua" w:cs="Book Antiqua"/>
          <w:color w:val="000000"/>
        </w:rPr>
        <w:t xml:space="preserve">cl-2-associated X protein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nt/</w:t>
      </w:r>
      <w:r w:rsidRPr="004E3B91">
        <w:rPr>
          <w:rFonts w:ascii="Symbol" w:eastAsia="Book Antiqua" w:hAnsi="Symbol" w:cs="Book Antiqua"/>
          <w:color w:val="000000"/>
        </w:rPr>
        <w:t></w:t>
      </w:r>
      <w:r w:rsidRPr="006C66E4">
        <w:rPr>
          <w:rFonts w:ascii="Book Antiqua" w:eastAsia="Book Antiqua" w:hAnsi="Book Antiqua" w:cs="Book Antiqua"/>
          <w:color w:val="000000"/>
        </w:rPr>
        <w:t>-caten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47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</w:t>
      </w:r>
      <w:r w:rsidR="00E769FA">
        <w:rPr>
          <w:rFonts w:ascii="Book Antiqua" w:eastAsia="Book Antiqua" w:hAnsi="Book Antiqua" w:cs="Book Antiqua"/>
          <w:color w:val="000000"/>
        </w:rPr>
        <w:t>more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cid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E769FA">
        <w:rPr>
          <w:rFonts w:ascii="Book Antiqua" w:eastAsia="Book Antiqua" w:hAnsi="Book Antiqua" w:cs="Book Antiqua"/>
          <w:color w:val="000000"/>
        </w:rPr>
        <w:t>phosphoinositide 3-kin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</w:t>
      </w:r>
      <w:r w:rsidR="00E769FA">
        <w:rPr>
          <w:rFonts w:ascii="Book Antiqua" w:eastAsia="Book Antiqua" w:hAnsi="Book Antiqua" w:cs="Book Antiqua"/>
          <w:color w:val="000000"/>
        </w:rPr>
        <w:t xml:space="preserve">ADPH oxidase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4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esting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ack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48]</w:t>
      </w:r>
      <w:r w:rsidR="00035F64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n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chondr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unne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tubul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di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HGF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E769FA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ndri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DCs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477C1">
        <w:rPr>
          <w:rFonts w:ascii="Book Antiqua" w:eastAsia="Book Antiqua" w:hAnsi="Book Antiqua" w:cs="Book Antiqua"/>
          <w:color w:val="000000"/>
        </w:rPr>
        <w:t>“</w:t>
      </w:r>
      <w:r w:rsidRPr="006C66E4">
        <w:rPr>
          <w:rFonts w:ascii="Book Antiqua" w:eastAsia="Book Antiqua" w:hAnsi="Book Antiqua" w:cs="Book Antiqua"/>
          <w:color w:val="000000"/>
        </w:rPr>
        <w:t>tolerogenic</w:t>
      </w:r>
      <w:r w:rsidR="001477C1">
        <w:rPr>
          <w:rFonts w:ascii="Book Antiqua" w:eastAsia="Book Antiqua" w:hAnsi="Book Antiqua" w:cs="Book Antiqua"/>
          <w:color w:val="000000"/>
        </w:rPr>
        <w:t>”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/Ak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49]</w:t>
      </w:r>
      <w:r w:rsidRPr="006C66E4">
        <w:rPr>
          <w:rFonts w:ascii="Book Antiqua" w:eastAsia="Book Antiqua" w:hAnsi="Book Antiqua" w:cs="Book Antiqua"/>
          <w:color w:val="000000"/>
        </w:rPr>
        <w:t>.</w:t>
      </w:r>
    </w:p>
    <w:p w14:paraId="51D03282" w14:textId="3BE767DD" w:rsidR="00A77B3E" w:rsidRPr="006C66E4" w:rsidRDefault="00104387" w:rsidP="00F60F34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p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A4073">
        <w:rPr>
          <w:rFonts w:ascii="Book Antiqua" w:eastAsia="Book Antiqua" w:hAnsi="Book Antiqua" w:cs="Book Antiqua"/>
          <w:color w:val="000000"/>
        </w:rPr>
        <w:t xml:space="preserve">natural killer </w:t>
      </w:r>
      <w:r w:rsidRPr="006C66E4">
        <w:rPr>
          <w:rFonts w:ascii="Book Antiqua" w:eastAsia="Book Antiqua" w:hAnsi="Book Antiqua" w:cs="Book Antiqua"/>
          <w:color w:val="000000"/>
        </w:rPr>
        <w:t>(sNK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ri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ima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g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nct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e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fi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e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sib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</w:t>
      </w:r>
      <w:r w:rsidR="00E769FA">
        <w:rPr>
          <w:rFonts w:ascii="Book Antiqua" w:eastAsia="Book Antiqua" w:hAnsi="Book Antiqua" w:cs="Book Antiqua"/>
          <w:color w:val="000000"/>
        </w:rPr>
        <w:t>anus kinase</w:t>
      </w:r>
      <w:r w:rsidRPr="006C66E4">
        <w:rPr>
          <w:rFonts w:ascii="Book Antiqua" w:eastAsia="Book Antiqua" w:hAnsi="Book Antiqua" w:cs="Book Antiqua"/>
          <w:color w:val="000000"/>
        </w:rPr>
        <w:t>/</w:t>
      </w:r>
      <w:r w:rsidR="00E769FA">
        <w:rPr>
          <w:rFonts w:ascii="Book Antiqua" w:eastAsia="Book Antiqua" w:hAnsi="Book Antiqua" w:cs="Book Antiqua"/>
          <w:color w:val="000000"/>
        </w:rPr>
        <w:t>signal transducer and activator of transcription (</w:t>
      </w:r>
      <w:r w:rsidRPr="006C66E4">
        <w:rPr>
          <w:rFonts w:ascii="Book Antiqua" w:eastAsia="Book Antiqua" w:hAnsi="Book Antiqua" w:cs="Book Antiqua"/>
          <w:color w:val="000000"/>
        </w:rPr>
        <w:t>STAT</w:t>
      </w:r>
      <w:r w:rsidR="00E769FA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5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crosi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BC1185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ev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7</w:t>
      </w:r>
      <w:r w:rsidR="001D1528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pro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XP3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6C66E4">
        <w:rPr>
          <w:rFonts w:ascii="MS Mincho" w:eastAsia="MS Mincho" w:hAnsi="MS Mincho" w:cs="MS Mincho" w:hint="eastAsia"/>
          <w:color w:val="000000"/>
        </w:rPr>
        <w:t> </w:t>
      </w:r>
      <w:r w:rsidRPr="006C66E4">
        <w:rPr>
          <w:rFonts w:ascii="Book Antiqua" w:eastAsia="Book Antiqua" w:hAnsi="Book Antiqua" w:cs="Book Antiqua"/>
          <w:color w:val="000000"/>
        </w:rPr>
        <w:t>IL10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5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ppre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4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</w:t>
      </w:r>
      <w:r w:rsidR="001D1528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pro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D1528">
        <w:rPr>
          <w:rFonts w:ascii="Book Antiqua" w:eastAsia="Book Antiqua" w:hAnsi="Book Antiqua" w:cs="Book Antiqua"/>
          <w:color w:val="000000"/>
        </w:rPr>
        <w:t>T helper type 1 (</w:t>
      </w:r>
      <w:r w:rsidRPr="006C66E4">
        <w:rPr>
          <w:rFonts w:ascii="Book Antiqua" w:eastAsia="Book Antiqua" w:hAnsi="Book Antiqua" w:cs="Book Antiqua"/>
          <w:color w:val="000000"/>
        </w:rPr>
        <w:t>Th1</w:t>
      </w:r>
      <w:r w:rsidR="001D1528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7</w:t>
      </w:r>
      <w:r w:rsidR="001D1528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pro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17</w:t>
      </w:r>
      <w:r w:rsidR="00035F64">
        <w:rPr>
          <w:rFonts w:ascii="Book Antiqua" w:eastAsia="Book Antiqua" w:hAnsi="Book Antiqua" w:cs="Book Antiqua"/>
          <w:color w:val="000000"/>
          <w:vertAlign w:val="subscript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um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Tregs)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52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spergill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yph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t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5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D1528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5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e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gram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ath-</w:t>
      </w:r>
      <w:r w:rsidR="001D1528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igand</w:t>
      </w:r>
      <w:r w:rsidR="001D1528">
        <w:rPr>
          <w:rFonts w:ascii="Book Antiqua" w:eastAsia="Book Antiqua" w:hAnsi="Book Antiqua" w:cs="Book Antiqua"/>
          <w:color w:val="000000"/>
        </w:rPr>
        <w:t xml:space="preserve"> 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PD</w:t>
      </w:r>
      <w:r w:rsidR="001D1528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L1</w:t>
      </w:r>
      <w:r w:rsidR="001D1528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D</w:t>
      </w:r>
      <w:r w:rsidR="001D1528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L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ective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ur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1D1528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XO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5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200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fa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arton</w:t>
      </w:r>
      <w:r w:rsidR="001D1528">
        <w:rPr>
          <w:rFonts w:ascii="Book Antiqua" w:eastAsia="Book Antiqua" w:hAnsi="Book Antiqua" w:cs="Book Antiqua"/>
          <w:color w:val="000000"/>
        </w:rPr>
        <w:t>’</w:t>
      </w:r>
      <w:r w:rsidRPr="006C66E4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elly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WJ-MSCs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lic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le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ac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200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4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8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B75493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5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3B2E742F" w14:textId="6B84161B" w:rsidR="00A77B3E" w:rsidRPr="006C66E4" w:rsidRDefault="00104387" w:rsidP="00F60F34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Alth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side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vilege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scept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-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B75493">
        <w:rPr>
          <w:rFonts w:ascii="Book Antiqua" w:eastAsia="Book Antiqua" w:hAnsi="Book Antiqua" w:cs="Book Antiqua"/>
          <w:color w:val="000000"/>
        </w:rPr>
        <w:t xml:space="preserve">an </w:t>
      </w:r>
      <w:r w:rsidRPr="006C66E4">
        <w:rPr>
          <w:rFonts w:ascii="Book Antiqua" w:eastAsia="Book Antiqua" w:hAnsi="Book Antiqua" w:cs="Book Antiqua"/>
          <w:color w:val="000000"/>
        </w:rPr>
        <w:t>IL-2</w:t>
      </w:r>
      <w:r w:rsidR="00B75493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depend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nner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ed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3A4073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terac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gan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A4073">
        <w:rPr>
          <w:rFonts w:ascii="Book Antiqua" w:eastAsia="Book Antiqua" w:hAnsi="Book Antiqua" w:cs="Book Antiqua"/>
          <w:color w:val="000000"/>
        </w:rPr>
        <w:t>major histocompatibility complex I (</w:t>
      </w:r>
      <w:r w:rsidRPr="006C66E4">
        <w:rPr>
          <w:rFonts w:ascii="Book Antiqua" w:eastAsia="Book Antiqua" w:hAnsi="Book Antiqua" w:cs="Book Antiqua"/>
          <w:color w:val="000000"/>
        </w:rPr>
        <w:t>MHC</w:t>
      </w:r>
      <w:r w:rsidR="003A4073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</w:t>
      </w:r>
      <w:r w:rsidR="003A4073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B91CD5">
        <w:rPr>
          <w:rFonts w:ascii="Book Antiqua" w:eastAsia="Book Antiqua" w:hAnsi="Book Antiqua" w:cs="Book Antiqua"/>
          <w:color w:val="000000"/>
        </w:rPr>
        <w:t>NK group 2 member 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k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scept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56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nd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i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C37687">
        <w:rPr>
          <w:rFonts w:ascii="Book Antiqua" w:eastAsia="Book Antiqua" w:hAnsi="Book Antiqua" w:cs="Book Antiqua"/>
          <w:color w:val="000000"/>
        </w:rPr>
        <w:t>extracellular signal-related kinase 1/2 (</w:t>
      </w:r>
      <w:r w:rsidRPr="006C66E4">
        <w:rPr>
          <w:rFonts w:ascii="Book Antiqua" w:eastAsia="Book Antiqua" w:hAnsi="Book Antiqua" w:cs="Book Antiqua"/>
          <w:color w:val="000000"/>
        </w:rPr>
        <w:t>ERK1/2</w:t>
      </w:r>
      <w:r w:rsidR="00C37687">
        <w:rPr>
          <w:rFonts w:ascii="Book Antiqua" w:eastAsia="Book Antiqua" w:hAnsi="Book Antiqua" w:cs="Book Antiqua"/>
          <w:color w:val="000000"/>
        </w:rPr>
        <w:t>)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57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ck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t</w:t>
      </w:r>
      <w:r w:rsidR="00C37687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cum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58,5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58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C37687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j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C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C37687">
        <w:rPr>
          <w:rFonts w:ascii="Book Antiqua" w:eastAsia="Book Antiqua" w:hAnsi="Book Antiqua" w:cs="Book Antiqua"/>
          <w:color w:val="000000"/>
        </w:rPr>
        <w:t xml:space="preserve">rapidly </w:t>
      </w:r>
      <w:r w:rsidRPr="006C66E4">
        <w:rPr>
          <w:rFonts w:ascii="Book Antiqua" w:eastAsia="Book Antiqua" w:hAnsi="Book Antiqua" w:cs="Book Antiqua"/>
          <w:color w:val="000000"/>
        </w:rPr>
        <w:t>phagocyto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D-L1</w:t>
      </w:r>
      <w:r w:rsidR="00C37687">
        <w:rPr>
          <w:rFonts w:ascii="Book Antiqua" w:eastAsia="Book Antiqua" w:hAnsi="Book Antiqua" w:cs="Book Antiqua"/>
          <w:color w:val="000000"/>
        </w:rPr>
        <w:t xml:space="preserve"> 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</w:t>
      </w:r>
      <w:r w:rsidR="003A4073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AF0107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quis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C37687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reg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eno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mor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agocy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C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agocy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C-X-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tif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g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CXCL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L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lp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ru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R3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g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6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eratin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KGF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AF0107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k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osphoryl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e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ilit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6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xsacki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3CL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y6C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hi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yC6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l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ffick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ar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BC1185">
        <w:rPr>
          <w:rFonts w:ascii="Book Antiqua" w:eastAsia="Book Antiqua" w:hAnsi="Book Antiqua" w:cs="Book Antiqua"/>
          <w:color w:val="000000"/>
        </w:rPr>
        <w:t>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a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62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</w:t>
      </w:r>
      <w:r w:rsidR="00BC1185">
        <w:rPr>
          <w:rFonts w:ascii="Book Antiqua" w:eastAsia="Book Antiqua" w:hAnsi="Book Antiqua" w:cs="Book Antiqua"/>
          <w:color w:val="000000"/>
        </w:rPr>
        <w:t>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7705DD">
        <w:rPr>
          <w:rFonts w:ascii="Book Antiqua" w:eastAsia="Book Antiqua" w:hAnsi="Book Antiqua" w:cs="Book Antiqua"/>
          <w:color w:val="000000"/>
        </w:rPr>
        <w:t>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9N2</w:t>
      </w:r>
      <w:r w:rsidR="00EF3561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63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5N1-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6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C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to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u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FC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5N1</w:t>
      </w:r>
      <w:r w:rsidR="001A3078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6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u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m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ng-ter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ilit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-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Fig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).</w:t>
      </w:r>
    </w:p>
    <w:p w14:paraId="002BFBA8" w14:textId="13FB7CC8" w:rsidR="00A77B3E" w:rsidRPr="006C66E4" w:rsidRDefault="00104387" w:rsidP="00F60F34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w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bj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vironmen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G-6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0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A3078">
        <w:rPr>
          <w:rFonts w:ascii="Book Antiqua" w:eastAsia="Book Antiqua" w:hAnsi="Book Antiqua" w:cs="Book Antiqua"/>
          <w:color w:val="000000"/>
        </w:rPr>
        <w:t>nuclear factor kappa B</w:t>
      </w:r>
      <w:r w:rsidR="007919B6">
        <w:rPr>
          <w:rFonts w:ascii="Book Antiqua" w:eastAsia="Book Antiqua" w:hAnsi="Book Antiqua" w:cs="Book Antiqua"/>
          <w:color w:val="000000"/>
        </w:rPr>
        <w:t xml:space="preserve"> (NF-</w:t>
      </w:r>
      <w:r w:rsidR="007919B6" w:rsidRPr="004E3B91">
        <w:rPr>
          <w:rFonts w:ascii="Symbol" w:eastAsia="Book Antiqua" w:hAnsi="Symbol" w:cs="Book Antiqua"/>
          <w:color w:val="000000"/>
        </w:rPr>
        <w:t></w:t>
      </w:r>
      <w:r w:rsidR="007919B6">
        <w:rPr>
          <w:rFonts w:ascii="Book Antiqua" w:eastAsia="Book Antiqua" w:hAnsi="Book Antiqua" w:cs="Book Antiqua"/>
          <w:color w:val="000000"/>
        </w:rPr>
        <w:t>B)</w:t>
      </w:r>
      <w:r w:rsidR="001A3078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</w:t>
      </w:r>
      <w:r w:rsidR="007705DD">
        <w:rPr>
          <w:rFonts w:ascii="Book Antiqua" w:eastAsia="Book Antiqua" w:hAnsi="Book Antiqua" w:cs="Book Antiqua"/>
          <w:color w:val="000000"/>
        </w:rPr>
        <w:t>a</w:t>
      </w:r>
      <w:r w:rsidRPr="006C66E4">
        <w:rPr>
          <w:rFonts w:ascii="Book Antiqua" w:eastAsia="Book Antiqua" w:hAnsi="Book Antiqua" w:cs="Book Antiqua"/>
          <w:color w:val="000000"/>
        </w:rPr>
        <w:t>d</w:t>
      </w:r>
      <w:r w:rsidR="007705DD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705DD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de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6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β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43,51,65-68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se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u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</w:t>
      </w:r>
      <w:r w:rsidR="001A3078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A3078">
        <w:rPr>
          <w:rFonts w:ascii="Book Antiqua" w:eastAsia="Book Antiqua" w:hAnsi="Book Antiqua" w:cs="Book Antiqua"/>
          <w:color w:val="000000"/>
        </w:rPr>
        <w:t>cyclooxygenase 2 (</w:t>
      </w:r>
      <w:r w:rsidRPr="006C66E4">
        <w:rPr>
          <w:rFonts w:ascii="Book Antiqua" w:eastAsia="Book Antiqua" w:hAnsi="Book Antiqua" w:cs="Book Antiqua"/>
          <w:color w:val="000000"/>
        </w:rPr>
        <w:t>COX2</w:t>
      </w:r>
      <w:r w:rsidR="001A3078">
        <w:rPr>
          <w:rFonts w:ascii="Book Antiqua" w:eastAsia="Book Antiqua" w:hAnsi="Book Antiqua" w:cs="Book Antiqua"/>
          <w:color w:val="000000"/>
        </w:rPr>
        <w:t>)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GF-β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0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D-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D-L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D-L2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6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as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bj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viron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sis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,</w:t>
      </w:r>
      <w:r w:rsidR="00035F64">
        <w:rPr>
          <w:rFonts w:ascii="Book Antiqua" w:eastAsia="Book Antiqua" w:hAnsi="Book Antiqua" w:cs="Book Antiqua"/>
          <w:color w:val="000000"/>
          <w:vertAlign w:val="subscript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X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D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D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A3078">
        <w:rPr>
          <w:rFonts w:ascii="Book Antiqua" w:eastAsia="Book Antiqua" w:hAnsi="Book Antiqua" w:cs="Book Antiqua"/>
          <w:color w:val="000000"/>
        </w:rPr>
        <w:t xml:space="preserve">and </w:t>
      </w:r>
      <w:r w:rsidRPr="006C66E4">
        <w:rPr>
          <w:rFonts w:ascii="Book Antiqua" w:eastAsia="Book Antiqua" w:hAnsi="Book Antiqua" w:cs="Book Antiqua"/>
          <w:color w:val="000000"/>
        </w:rPr>
        <w:t>TGF-β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ib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mod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pertie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67,6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</w:t>
      </w:r>
      <w:r w:rsidR="001A3078">
        <w:rPr>
          <w:rFonts w:ascii="Book Antiqua" w:eastAsia="Book Antiqua" w:hAnsi="Book Antiqua" w:cs="Book Antiqua"/>
          <w:color w:val="000000"/>
        </w:rPr>
        <w:t>more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e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pple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91443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ipoxinA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LXA4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T-II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7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e-limi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zy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vol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tabolis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yptop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ynuren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lic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7705DD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33,7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-methyltryptop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olish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705DD">
        <w:rPr>
          <w:rFonts w:ascii="Book Antiqua" w:eastAsia="Book Antiqua" w:hAnsi="Book Antiqua" w:cs="Book Antiqua"/>
          <w:color w:val="000000"/>
        </w:rPr>
        <w:t>o</w:t>
      </w:r>
      <w:r w:rsidRPr="006C66E4">
        <w:rPr>
          <w:rFonts w:ascii="Book Antiqua" w:eastAsia="Book Antiqua" w:hAnsi="Book Antiqua" w:cs="Book Antiqua"/>
          <w:color w:val="000000"/>
        </w:rPr>
        <w:t>n</w:t>
      </w:r>
      <w:r w:rsidR="007705DD">
        <w:rPr>
          <w:rFonts w:ascii="Book Antiqua" w:eastAsia="Book Antiqua" w:hAnsi="Book Antiqua" w:cs="Book Antiqua"/>
          <w:color w:val="000000"/>
        </w:rPr>
        <w:t xml:space="preserve"> 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51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705DD">
        <w:rPr>
          <w:rFonts w:ascii="Book Antiqua" w:eastAsia="Book Antiqua" w:hAnsi="Book Antiqua" w:cs="Book Antiqua"/>
          <w:color w:val="000000"/>
        </w:rPr>
        <w:t>k</w:t>
      </w:r>
      <w:r w:rsidRPr="006C66E4">
        <w:rPr>
          <w:rFonts w:ascii="Book Antiqua" w:eastAsia="Book Antiqua" w:hAnsi="Book Antiqua" w:cs="Book Antiqua"/>
          <w:color w:val="000000"/>
        </w:rPr>
        <w:t>ynurenin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strea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tabol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D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G-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7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olish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G-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lenced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0,72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ic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7705DD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ol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ditional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705DD">
        <w:rPr>
          <w:rFonts w:ascii="Book Antiqua" w:eastAsia="Book Antiqua" w:hAnsi="Book Antiqua" w:cs="Book Antiqua"/>
          <w:color w:val="000000"/>
        </w:rPr>
        <w:t>n</w:t>
      </w:r>
      <w:r w:rsidRPr="006C66E4">
        <w:rPr>
          <w:rFonts w:ascii="Book Antiqua" w:eastAsia="Book Antiqua" w:hAnsi="Book Antiqua" w:cs="Book Antiqua"/>
          <w:color w:val="000000"/>
        </w:rPr>
        <w:t>etrin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7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ygenase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HO-1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prot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id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ess-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74,7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-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8617CB">
        <w:rPr>
          <w:rFonts w:ascii="Book Antiqua" w:eastAsia="Book Antiqua" w:hAnsi="Book Antiqua" w:cs="Book Antiqua"/>
          <w:color w:val="000000"/>
        </w:rPr>
        <w:t>a</w:t>
      </w:r>
      <w:r w:rsidRPr="006C66E4">
        <w:rPr>
          <w:rFonts w:ascii="Book Antiqua" w:eastAsia="Book Antiqua" w:hAnsi="Book Antiqua" w:cs="Book Antiqua"/>
          <w:color w:val="000000"/>
        </w:rPr>
        <w:t>ngiopoietin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ng1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8617CB">
        <w:rPr>
          <w:rFonts w:ascii="Book Antiqua" w:eastAsia="Book Antiqua" w:hAnsi="Book Antiqua" w:cs="Book Antiqua"/>
          <w:color w:val="000000"/>
        </w:rPr>
        <w:t>s 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ukocyte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76,77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oxida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talas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lutathi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oxidas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lutathi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t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8617CB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id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es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78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32620192" w14:textId="7DC62839" w:rsidR="00A77B3E" w:rsidRPr="006C66E4" w:rsidRDefault="00104387" w:rsidP="00F60F34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S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dentifi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8617CB">
        <w:rPr>
          <w:rFonts w:ascii="Book Antiqua" w:eastAsia="Book Antiqua" w:hAnsi="Book Antiqua" w:cs="Book Antiqua"/>
          <w:color w:val="000000"/>
        </w:rPr>
        <w:t xml:space="preserve">in which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d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79,8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tr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81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ar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gmen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C6E3E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reg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eno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g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</w:t>
      </w:r>
      <w:r w:rsidR="00702531">
        <w:rPr>
          <w:rFonts w:ascii="Book Antiqua" w:eastAsia="Book Antiqua" w:hAnsi="Book Antiqua" w:cs="Book Antiqua"/>
          <w:i/>
          <w:iCs/>
          <w:color w:val="000000"/>
        </w:rPr>
        <w:t>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eruginosa</w:t>
      </w:r>
      <w:r w:rsidR="00702531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ro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82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irec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6,8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aracoccidioid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rasiliensis</w:t>
      </w:r>
      <w:r w:rsidR="00702531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g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agger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cum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osinophi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ges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de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8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</w:t>
      </w:r>
      <w:r w:rsidR="00482CFB">
        <w:rPr>
          <w:rFonts w:ascii="Book Antiqua" w:eastAsia="Book Antiqua" w:hAnsi="Book Antiqua" w:cs="Book Antiqua"/>
          <w:i/>
          <w:iCs/>
          <w:color w:val="000000"/>
        </w:rPr>
        <w:t>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ovi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</w:t>
      </w:r>
      <w:r w:rsidR="00482CFB">
        <w:rPr>
          <w:rFonts w:ascii="Book Antiqua" w:eastAsia="Book Antiqua" w:hAnsi="Book Antiqua" w:cs="Book Antiqua"/>
          <w:color w:val="000000"/>
        </w:rPr>
        <w:t>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co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um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anulo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ma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8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ition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-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482CFB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igan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:U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a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gges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m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cess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myco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8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74E317F4" w14:textId="77777777" w:rsidR="00A77B3E" w:rsidRPr="006C66E4" w:rsidRDefault="00A77B3E" w:rsidP="006C66E4">
      <w:pPr>
        <w:adjustRightInd w:val="0"/>
        <w:snapToGrid w:val="0"/>
        <w:spacing w:line="360" w:lineRule="auto"/>
        <w:ind w:firstLine="480"/>
        <w:jc w:val="both"/>
        <w:rPr>
          <w:rFonts w:ascii="Book Antiqua" w:hAnsi="Book Antiqua"/>
        </w:rPr>
      </w:pPr>
    </w:p>
    <w:p w14:paraId="471AD2AB" w14:textId="24C320B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SCs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romote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repair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of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issue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damage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</w:p>
    <w:p w14:paraId="6B10BAAB" w14:textId="36A4A7B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ener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po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i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sp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mploy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ategi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c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r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ma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althc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rd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cessit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</w:t>
      </w:r>
      <w:r w:rsidR="00482CFB">
        <w:rPr>
          <w:rFonts w:ascii="Book Antiqua" w:eastAsia="Book Antiqua" w:hAnsi="Book Antiqua" w:cs="Book Antiqua"/>
          <w:color w:val="000000"/>
        </w:rPr>
        <w:t>ov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vention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1,86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a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ol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ene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ri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i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6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-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-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pneumocyte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stit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inu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u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par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y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n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P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482CFB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prolif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482CFB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-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-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482CFB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en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um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87,88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nd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r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ition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inta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gr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rier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w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l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uid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/ARD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ri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c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romise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rup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n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quaporins</w:t>
      </w:r>
      <w:r w:rsidR="009A7B0F">
        <w:rPr>
          <w:rFonts w:ascii="Book Antiqua" w:eastAsia="Book Antiqua" w:hAnsi="Book Antiqua" w:cs="Book Antiqua"/>
          <w:color w:val="000000"/>
        </w:rPr>
        <w:t xml:space="preserve"> (AQP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u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k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stit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a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de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romi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chan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89,9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chan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n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ENaC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6C66E4">
        <w:rPr>
          <w:rFonts w:ascii="Book Antiqua" w:eastAsia="Book Antiqua" w:hAnsi="Book Antiqua" w:cs="Book Antiqua"/>
          <w:color w:val="000000"/>
        </w:rPr>
        <w:t>/K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Pas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s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membra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uct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CFTR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re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smo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adi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919B6">
        <w:rPr>
          <w:rFonts w:ascii="Book Antiqua" w:eastAsia="Book Antiqua" w:hAnsi="Book Antiqua" w:cs="Book Antiqua"/>
          <w:color w:val="000000"/>
        </w:rPr>
        <w:t xml:space="preserve">that </w:t>
      </w:r>
      <w:r w:rsidRPr="006C66E4">
        <w:rPr>
          <w:rFonts w:ascii="Book Antiqua" w:eastAsia="Book Antiqua" w:hAnsi="Book Antiqua" w:cs="Book Antiqua"/>
          <w:color w:val="000000"/>
        </w:rPr>
        <w:t>driv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ve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qui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r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FC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GF-β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3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β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n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y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919B6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dys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FC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9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92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7919B6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F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e</w:t>
      </w:r>
      <w:r w:rsidR="007919B6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de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e</w:t>
      </w:r>
      <w:r w:rsidR="007919B6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taly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α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bun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6C66E4">
        <w:rPr>
          <w:rFonts w:ascii="Book Antiqua" w:eastAsia="Book Antiqua" w:hAnsi="Book Antiqua" w:cs="Book Antiqua"/>
          <w:color w:val="000000"/>
        </w:rPr>
        <w:t>/K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P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fac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S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-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87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GF</w:t>
      </w:r>
      <w:r w:rsidR="007919B6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sile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il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p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de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7919B6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9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7BD61612" w14:textId="6213F5EC" w:rsidR="00A77B3E" w:rsidRPr="006C66E4" w:rsidRDefault="00104387" w:rsidP="004E3B91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Further</w:t>
      </w:r>
      <w:r w:rsidR="007919B6">
        <w:rPr>
          <w:rFonts w:ascii="Book Antiqua" w:eastAsia="Book Antiqua" w:hAnsi="Book Antiqua" w:cs="Book Antiqua"/>
          <w:color w:val="000000"/>
        </w:rPr>
        <w:t>more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G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VEGF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n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ilit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t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r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FC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68,70,94,9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70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trache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919B6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ev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roncho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v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u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BALF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ri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ima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FT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-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k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osphoryl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FC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96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γ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bun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a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ne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97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9A7B0F">
        <w:rPr>
          <w:rFonts w:ascii="Book Antiqua" w:eastAsia="Book Antiqua" w:hAnsi="Book Antiqua" w:cs="Book Antiqua"/>
          <w:color w:val="000000"/>
        </w:rPr>
        <w:t>AQP</w:t>
      </w:r>
      <w:r w:rsidRPr="006C66E4">
        <w:rPr>
          <w:rFonts w:ascii="Book Antiqua" w:eastAsia="Book Antiqua" w:hAnsi="Book Antiqua" w:cs="Book Antiqua"/>
          <w:color w:val="000000"/>
        </w:rPr>
        <w:t>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7919B6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stim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98,99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ib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u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chang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de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olu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</w:t>
      </w:r>
      <w:r w:rsidR="007919B6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gr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ri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o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cclude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audin</w:t>
      </w:r>
      <w:r w:rsidR="007919B6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ccludi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0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chondr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ysfun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leas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m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c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'ROS</w:t>
      </w:r>
      <w:r w:rsidR="007919B6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lease'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01,102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4</w:t>
      </w:r>
      <w:r w:rsidR="00035F64">
        <w:rPr>
          <w:rFonts w:ascii="Book Antiqua" w:eastAsia="Book Antiqua" w:hAnsi="Book Antiqua" w:cs="Book Antiqua"/>
          <w:color w:val="000000"/>
          <w:vertAlign w:val="subscript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e</w:t>
      </w:r>
      <w:r w:rsidR="007919B6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F-E2</w:t>
      </w:r>
      <w:r w:rsidR="007919B6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re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or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intain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o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l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cu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-cadher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0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</w:t>
      </w:r>
      <w:r w:rsidR="007919B6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-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7919B6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spase-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F655B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eve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7919B6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7919B6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optosi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0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3F655B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to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distribu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Fig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-cult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-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e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β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F-κ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cu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919B6">
        <w:rPr>
          <w:rFonts w:ascii="Book Antiqua" w:eastAsia="Book Antiqua" w:hAnsi="Book Antiqua" w:cs="Book Antiqua"/>
          <w:color w:val="000000"/>
        </w:rPr>
        <w:t>c</w:t>
      </w:r>
      <w:r w:rsidRPr="006C66E4">
        <w:rPr>
          <w:rFonts w:ascii="Book Antiqua" w:eastAsia="Book Antiqua" w:hAnsi="Book Antiqua" w:cs="Book Antiqua"/>
          <w:color w:val="000000"/>
        </w:rPr>
        <w:t>laudin</w:t>
      </w:r>
      <w:r w:rsidR="007919B6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-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64,9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in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c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F655B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bseque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F655B">
        <w:rPr>
          <w:rFonts w:ascii="Book Antiqua" w:eastAsia="Book Antiqua" w:hAnsi="Book Antiqua" w:cs="Book Antiqua"/>
          <w:color w:val="000000"/>
        </w:rPr>
        <w:t>Ras homolog family member A (</w:t>
      </w:r>
      <w:r w:rsidRPr="006C66E4">
        <w:rPr>
          <w:rFonts w:ascii="Book Antiqua" w:eastAsia="Book Antiqua" w:hAnsi="Book Antiqua" w:cs="Book Antiqua"/>
          <w:color w:val="000000"/>
        </w:rPr>
        <w:t>RhoA</w:t>
      </w:r>
      <w:r w:rsidR="003F655B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0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ho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rup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os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a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m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e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re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c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untera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ho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190GA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here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06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</w:t>
      </w:r>
      <w:r w:rsidR="003F655B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c1/2/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e</w:t>
      </w:r>
      <w:r w:rsidR="003F655B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ho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-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94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Fig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3F655B">
        <w:rPr>
          <w:rFonts w:ascii="Book Antiqua" w:eastAsia="Book Antiqua" w:hAnsi="Book Antiqua" w:cs="Book Antiqua"/>
          <w:color w:val="000000"/>
        </w:rPr>
        <w:t>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-cadheri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F655B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silen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07,108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95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ergistic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-acti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3F655B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stim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c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ho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5F19BCBA" w14:textId="797B262C" w:rsidR="00A77B3E" w:rsidRPr="006C66E4" w:rsidRDefault="00104387" w:rsidP="00D85AFD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rdia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ocy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09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ronch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k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P1LC3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mmal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rge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pamyc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TOR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len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</w:t>
      </w:r>
      <w:r w:rsidR="003F655B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re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8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0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10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-1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J-MSC</w:t>
      </w:r>
      <w:r w:rsidR="006049A4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s</w:t>
      </w:r>
      <w:r w:rsidR="00035F64">
        <w:rPr>
          <w:rFonts w:ascii="Book Antiqua" w:eastAsia="Book Antiqua" w:hAnsi="Book Antiqua" w:cs="Book Antiqua"/>
          <w:color w:val="000000"/>
        </w:rPr>
        <w:t xml:space="preserve"> (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sicles</w:t>
      </w:r>
      <w:r w:rsidR="00035F64">
        <w:rPr>
          <w:rFonts w:ascii="Book Antiqua" w:eastAsia="Book Antiqua" w:hAnsi="Book Antiqua" w:cs="Book Antiqua"/>
          <w:color w:val="000000"/>
        </w:rPr>
        <w:t xml:space="preserve">, </w:t>
      </w:r>
      <w:r w:rsidRPr="006C66E4">
        <w:rPr>
          <w:rFonts w:ascii="Book Antiqua" w:eastAsia="Book Antiqua" w:hAnsi="Book Antiqua" w:cs="Book Antiqua"/>
          <w:color w:val="000000"/>
        </w:rPr>
        <w:t>EV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-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op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eomycin-tre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1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70S6K1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11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ofor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6K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strea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rge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OR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6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9A7B0F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9A7B0F">
        <w:rPr>
          <w:rFonts w:ascii="Book Antiqua" w:eastAsia="Book Antiqua" w:hAnsi="Book Antiqua" w:cs="Book Antiqua"/>
          <w:color w:val="000000"/>
        </w:rPr>
        <w:t xml:space="preserve">are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n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chond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nex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2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or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12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fer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chond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l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o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chond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h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TPas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13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Fig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d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lla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posi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si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vol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ga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14,115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16-118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art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6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adder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7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ye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1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fibro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BF0657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BF0657">
        <w:rPr>
          <w:rFonts w:ascii="Book Antiqua" w:eastAsia="Book Antiqua" w:hAnsi="Book Antiqua" w:cs="Book Antiqua"/>
          <w:color w:val="000000"/>
        </w:rPr>
        <w:t xml:space="preserve">were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ri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talloprotein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ri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talloprotein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MP1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MP13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MP1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M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18,12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796A2613" w14:textId="5DECAE95" w:rsidR="00A77B3E" w:rsidRPr="006C66E4" w:rsidRDefault="00BF0657" w:rsidP="00D85AFD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>T</w:t>
      </w:r>
      <w:r w:rsidR="00104387"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ifferenti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iffer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yp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ontribute</w:t>
      </w:r>
      <w:r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amag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iseas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PS</w:t>
      </w:r>
      <w:r>
        <w:rPr>
          <w:rFonts w:ascii="Book Antiqua" w:eastAsia="Book Antiqua" w:hAnsi="Book Antiqua" w:cs="Book Antiqua"/>
          <w:color w:val="000000"/>
        </w:rPr>
        <w:t>-</w:t>
      </w:r>
      <w:r w:rsidR="00104387"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ode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ano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W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promo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fibrosis</w:t>
      </w:r>
      <w:r w:rsidR="00104387" w:rsidRPr="006C66E4">
        <w:rPr>
          <w:rFonts w:ascii="Book Antiqua" w:eastAsia="Book Antiqua" w:hAnsi="Book Antiqua" w:cs="Book Antiqua"/>
          <w:color w:val="000000"/>
          <w:vertAlign w:val="superscript"/>
        </w:rPr>
        <w:t>[121]</w:t>
      </w:r>
      <w:r w:rsidR="00104387"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="00104387" w:rsidRPr="006C66E4">
        <w:rPr>
          <w:rFonts w:ascii="Book Antiqua" w:eastAsia="Book Antiqua" w:hAnsi="Book Antiqua" w:cs="Book Antiqua"/>
          <w:color w:val="000000"/>
          <w:vertAlign w:val="superscript"/>
        </w:rPr>
        <w:t>[122,123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hi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Wnt3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o-cult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T-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nor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prese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W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igan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QP5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P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PC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Furth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tratrache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yros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kinase-li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rp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(ROR2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Wnt5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recepto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el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uppre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PS</w:t>
      </w:r>
      <w:r w:rsidR="009A7B0F">
        <w:rPr>
          <w:rFonts w:ascii="Book Antiqua" w:eastAsia="Book Antiqua" w:hAnsi="Book Antiqua" w:cs="Book Antiqua"/>
          <w:color w:val="000000"/>
        </w:rPr>
        <w:t>-</w:t>
      </w:r>
      <w:r w:rsidR="00104387"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flamm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permeability</w:t>
      </w:r>
      <w:r w:rsidR="00104387" w:rsidRPr="006C66E4">
        <w:rPr>
          <w:rFonts w:ascii="Book Antiqua" w:eastAsia="Book Antiqua" w:hAnsi="Book Antiqua" w:cs="Book Antiqua"/>
          <w:color w:val="000000"/>
          <w:vertAlign w:val="superscript"/>
        </w:rPr>
        <w:t>[114]</w:t>
      </w:r>
      <w:r w:rsidR="00104387"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und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non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ondition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hib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W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promo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resid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(LR-MSCs)</w:t>
      </w:r>
      <w:r w:rsidR="00104387" w:rsidRPr="006C66E4">
        <w:rPr>
          <w:rFonts w:ascii="Book Antiqua" w:eastAsia="Book Antiqua" w:hAnsi="Book Antiqua" w:cs="Book Antiqua"/>
          <w:color w:val="000000"/>
          <w:vertAlign w:val="superscript"/>
        </w:rPr>
        <w:t>[124]</w:t>
      </w:r>
      <w:r w:rsidR="00104387"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F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="00104387" w:rsidRPr="006C66E4">
        <w:rPr>
          <w:rFonts w:ascii="Book Antiqua" w:eastAsia="Book Antiqua" w:hAnsi="Book Antiqua" w:cs="Book Antiqua"/>
          <w:color w:val="000000"/>
          <w:vertAlign w:val="superscript"/>
        </w:rPr>
        <w:t>[125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resid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ermo1</w:t>
      </w:r>
      <w:r w:rsidR="00104387"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R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ontribu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yp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PS</w:t>
      </w:r>
      <w:r w:rsidR="009A7B0F">
        <w:rPr>
          <w:rFonts w:ascii="Book Antiqua" w:eastAsia="Book Antiqua" w:hAnsi="Book Antiqua" w:cs="Book Antiqua"/>
          <w:color w:val="000000"/>
        </w:rPr>
        <w:t>-</w:t>
      </w:r>
      <w:r w:rsidR="00104387"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Furth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tratrache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fibrobla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(FGF-10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obiliz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R-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melior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PS</w:t>
      </w:r>
      <w:r w:rsidR="009A7B0F">
        <w:rPr>
          <w:rFonts w:ascii="Book Antiqua" w:eastAsia="Book Antiqua" w:hAnsi="Book Antiqua" w:cs="Book Antiqua"/>
          <w:color w:val="000000"/>
        </w:rPr>
        <w:t>-</w:t>
      </w:r>
      <w:r w:rsidR="00104387"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ra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BM-MSCs</w:t>
      </w:r>
      <w:r w:rsidR="00104387" w:rsidRPr="006C66E4">
        <w:rPr>
          <w:rFonts w:ascii="Book Antiqua" w:eastAsia="Book Antiqua" w:hAnsi="Book Antiqua" w:cs="Book Antiqua"/>
          <w:color w:val="000000"/>
          <w:vertAlign w:val="superscript"/>
        </w:rPr>
        <w:t>[126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promo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9A7B0F">
        <w:rPr>
          <w:rFonts w:ascii="Book Antiqua" w:eastAsia="Book Antiqua" w:hAnsi="Book Antiqua" w:cs="Book Antiqua"/>
          <w:color w:val="000000"/>
        </w:rPr>
        <w:t xml:space="preserve">the </w:t>
      </w:r>
      <w:r w:rsidR="00104387"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ells</w:t>
      </w:r>
      <w:r w:rsidR="00104387" w:rsidRPr="006C66E4">
        <w:rPr>
          <w:rFonts w:ascii="Book Antiqua" w:eastAsia="Book Antiqua" w:hAnsi="Book Antiqua" w:cs="Book Antiqua"/>
          <w:color w:val="000000"/>
          <w:vertAlign w:val="superscript"/>
        </w:rPr>
        <w:t>[127]</w:t>
      </w:r>
      <w:r w:rsidR="00104387"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il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="00104387" w:rsidRPr="006C66E4">
        <w:rPr>
          <w:rFonts w:ascii="Book Antiqua" w:eastAsia="Book Antiqua" w:hAnsi="Book Antiqua" w:cs="Book Antiqua"/>
          <w:color w:val="000000"/>
          <w:vertAlign w:val="superscript"/>
        </w:rPr>
        <w:t>[128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ho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R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bet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neutroph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filtr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D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mpro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R-MSC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="00104387" w:rsidRPr="006C66E4">
        <w:rPr>
          <w:rFonts w:ascii="Book Antiqua" w:eastAsia="Book Antiqua" w:hAnsi="Book Antiqua" w:cs="Book Antiqua"/>
          <w:color w:val="000000"/>
          <w:vertAlign w:val="superscript"/>
        </w:rPr>
        <w:t>[115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own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Hipp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ilen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ar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um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uppress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kin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BM-</w:t>
      </w:r>
      <w:r w:rsidR="00104387" w:rsidRPr="006C66E4">
        <w:rPr>
          <w:rFonts w:ascii="Book Antiqua" w:eastAsia="Book Antiqua" w:hAnsi="Book Antiqua" w:cs="Book Antiqua"/>
          <w:color w:val="000000"/>
        </w:rPr>
        <w:lastRenderedPageBreak/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T-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e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ede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issu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7843A66D" w14:textId="6CC2E734" w:rsidR="00A77B3E" w:rsidRPr="006C66E4" w:rsidRDefault="00104387" w:rsidP="00D85AFD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Fe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lo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hippocamp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on-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ron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CR3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CR5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R3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R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ock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2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</w:t>
      </w:r>
      <w:r w:rsidR="004E0D67">
        <w:rPr>
          <w:rFonts w:ascii="Book Antiqua" w:eastAsia="Book Antiqua" w:hAnsi="Book Antiqua" w:cs="Book Antiqua"/>
          <w:color w:val="000000"/>
        </w:rPr>
        <w:t>more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en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si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laria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4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g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30,131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istosomiasi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16,132,133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ishmaniasi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3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u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r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ge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.</w:t>
      </w:r>
    </w:p>
    <w:p w14:paraId="5654A9CB" w14:textId="77777777" w:rsidR="00A77B3E" w:rsidRPr="006C66E4" w:rsidRDefault="00A77B3E" w:rsidP="006C66E4">
      <w:pPr>
        <w:adjustRightInd w:val="0"/>
        <w:snapToGrid w:val="0"/>
        <w:spacing w:line="360" w:lineRule="auto"/>
        <w:ind w:firstLine="480"/>
        <w:jc w:val="both"/>
        <w:rPr>
          <w:rFonts w:ascii="Book Antiqua" w:hAnsi="Book Antiqua"/>
        </w:rPr>
      </w:pPr>
    </w:p>
    <w:p w14:paraId="0902B6E1" w14:textId="75FE3098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SC</w:t>
      </w:r>
      <w:r w:rsidR="007919B6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-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derived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aracrine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actors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d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EVs</w:t>
      </w:r>
    </w:p>
    <w:p w14:paraId="482E78F4" w14:textId="5F261A8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ilaye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100-10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m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30-1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m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a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RN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iRNAs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mokin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P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35-138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N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or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-27a-3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F-κ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ariz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3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NA-146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1-β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DE792C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ariz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RAK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F6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RF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4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mor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</w:t>
      </w:r>
      <w:r w:rsidR="00DE792C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pri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ici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ï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eno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agocy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4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a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R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GF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42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1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68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DE792C">
        <w:rPr>
          <w:rFonts w:ascii="Book Antiqua" w:eastAsia="Book Antiqua" w:hAnsi="Book Antiqua" w:cs="Book Antiqua"/>
          <w:color w:val="000000"/>
        </w:rPr>
        <w:t>o</w:t>
      </w:r>
      <w:r w:rsidRPr="006C66E4">
        <w:rPr>
          <w:rFonts w:ascii="Book Antiqua" w:eastAsia="Book Antiqua" w:hAnsi="Book Antiqua" w:cs="Book Antiqua"/>
          <w:color w:val="000000"/>
        </w:rPr>
        <w:t>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DE792C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134487">
        <w:rPr>
          <w:rFonts w:ascii="Book Antiqua" w:eastAsia="Book Antiqua" w:hAnsi="Book Antiqua" w:cs="Book Antiqua"/>
          <w:i/>
          <w:iCs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e</w:t>
      </w:r>
      <w:r w:rsidR="00DE792C">
        <w:rPr>
          <w:rFonts w:ascii="Book Antiqua" w:eastAsia="Book Antiqua" w:hAnsi="Book Antiqua" w:cs="Book Antiqua"/>
          <w:color w:val="000000"/>
        </w:rPr>
        <w:t>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L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ukotrie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LTB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4</w:t>
      </w:r>
      <w:r w:rsidRPr="006C66E4">
        <w:rPr>
          <w:rFonts w:ascii="Book Antiqua" w:eastAsia="Book Antiqua" w:hAnsi="Book Antiqua" w:cs="Book Antiqua"/>
          <w:color w:val="000000"/>
        </w:rPr>
        <w:t>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moattrac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e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ilit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imina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43,14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NA-14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pp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dru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is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TB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clearanc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4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-1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J-MSC</w:t>
      </w:r>
      <w:r w:rsidR="006049A4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4E023A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10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Fig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G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</w:t>
      </w:r>
      <w:r w:rsidR="00034011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034011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chem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erfusion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4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46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ition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CM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ri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-cadher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cclu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hatr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47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w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6049A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fa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k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mselv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i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.</w:t>
      </w:r>
    </w:p>
    <w:p w14:paraId="39E310B7" w14:textId="55604E61" w:rsidR="00A77B3E" w:rsidRPr="006C66E4" w:rsidRDefault="00104387" w:rsidP="00D85AFD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UC-MSC</w:t>
      </w:r>
      <w:r w:rsidR="00DA7EA9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lic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7A64F5">
        <w:rPr>
          <w:rFonts w:ascii="Book Antiqua" w:eastAsia="Book Antiqua" w:hAnsi="Book Antiqua" w:cs="Book Antiqua"/>
          <w:color w:val="000000"/>
        </w:rPr>
        <w:t xml:space="preserve"> (HCV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vi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N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t-7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-145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-199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-221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48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</w:t>
      </w:r>
      <w:r w:rsidR="00DA7EA9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-GalN/LP</w:t>
      </w:r>
      <w:r w:rsidR="00DA7EA9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op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49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xsackie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3</w:t>
      </w:r>
      <w:r w:rsidR="00DA7EA9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ocarditi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5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DA7EA9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PK/m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rdiomyocy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5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570521C8" w14:textId="22E01B5B" w:rsidR="00A77B3E" w:rsidRPr="006C66E4" w:rsidRDefault="00104387" w:rsidP="00D85AFD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C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lt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4E3B91">
        <w:rPr>
          <w:rFonts w:ascii="Book Antiqua" w:eastAsia="Book Antiqua" w:hAnsi="Book Antiqua" w:cs="Book Antiqua"/>
          <w:color w:val="000000"/>
        </w:rPr>
        <w:t>xenofree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i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ypothesiz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asona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proa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fr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5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DA7EA9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DA7EA9">
        <w:rPr>
          <w:rFonts w:ascii="Book Antiqua" w:eastAsia="Book Antiqua" w:hAnsi="Book Antiqua" w:cs="Book Antiqua"/>
          <w:color w:val="000000"/>
        </w:rPr>
        <w:t xml:space="preserve">mouse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52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DA7EA9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C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il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cumul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-C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w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op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F-κ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L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-CM</w:t>
      </w:r>
      <w:r w:rsidR="00DA7EA9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tre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apopto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cl-x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cl-1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52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6049A4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034011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gan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neumonia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5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y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54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ntilation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-C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on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x-viv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fu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55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B3C0E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igan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I:C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a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ï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3B3C0E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re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-C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rp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lic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ng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teroviru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48]</w:t>
      </w:r>
      <w:r w:rsidRPr="006C66E4">
        <w:rPr>
          <w:rFonts w:ascii="Book Antiqua" w:eastAsia="Book Antiqua" w:hAnsi="Book Antiqua" w:cs="Book Antiqua"/>
          <w:color w:val="000000"/>
        </w:rPr>
        <w:t>.</w:t>
      </w:r>
    </w:p>
    <w:p w14:paraId="7AEDE5AC" w14:textId="77777777" w:rsidR="00A77B3E" w:rsidRPr="006C66E4" w:rsidRDefault="00A77B3E" w:rsidP="006C66E4">
      <w:pPr>
        <w:adjustRightInd w:val="0"/>
        <w:snapToGrid w:val="0"/>
        <w:spacing w:line="360" w:lineRule="auto"/>
        <w:ind w:firstLine="480"/>
        <w:jc w:val="both"/>
        <w:rPr>
          <w:rFonts w:ascii="Book Antiqua" w:hAnsi="Book Antiqua"/>
        </w:rPr>
      </w:pPr>
    </w:p>
    <w:p w14:paraId="1390E688" w14:textId="5826FAD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Genetic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odifications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d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riming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of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SCs</w:t>
      </w:r>
    </w:p>
    <w:p w14:paraId="38E8AA60" w14:textId="0EDF0CD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ifica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icac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Ta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tínez-Gonzále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56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ST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lu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co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33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er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chitect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ï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33/IL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-li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ST2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'alarm</w:t>
      </w:r>
      <w:r w:rsidR="004E023A">
        <w:rPr>
          <w:rFonts w:ascii="Book Antiqua" w:eastAsia="Book Antiqua" w:hAnsi="Book Antiqua" w:cs="Book Antiqua"/>
          <w:color w:val="000000"/>
        </w:rPr>
        <w:t>s</w:t>
      </w:r>
      <w:r w:rsidRPr="006C66E4">
        <w:rPr>
          <w:rFonts w:ascii="Book Antiqua" w:eastAsia="Book Antiqua" w:hAnsi="Book Antiqua" w:cs="Book Antiqua"/>
          <w:color w:val="000000"/>
        </w:rPr>
        <w:t>'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e</w:t>
      </w:r>
      <w:r w:rsidR="004E023A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57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134487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i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78,158,15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trache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GF-β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4E023A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lung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134487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GF-β1</w:t>
      </w:r>
      <w:r w:rsidR="004E023A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cclu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6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134487">
        <w:rPr>
          <w:rFonts w:ascii="Book Antiqua" w:eastAsia="Book Antiqua" w:hAnsi="Book Antiqua" w:cs="Book Antiqua"/>
          <w:i/>
          <w:iCs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sep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ri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C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cent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agocy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ï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unt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7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i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velop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cus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GF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il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4E023A">
        <w:rPr>
          <w:rFonts w:ascii="Book Antiqua" w:eastAsia="Book Antiqua" w:hAnsi="Book Antiqua" w:cs="Book Antiqua"/>
          <w:color w:val="000000"/>
        </w:rPr>
        <w:t xml:space="preserve">an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134487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34487">
        <w:rPr>
          <w:rFonts w:ascii="Book Antiqua" w:eastAsia="Book Antiqua" w:hAnsi="Book Antiqua" w:cs="Book Antiqua"/>
          <w:color w:val="000000"/>
        </w:rPr>
        <w:t xml:space="preserve">mouse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61,162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op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4E023A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tre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cclu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OR/STAT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6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β-cateni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nt5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R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130/E2F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ten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uct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134487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34487">
        <w:rPr>
          <w:rFonts w:ascii="Book Antiqua" w:eastAsia="Book Antiqua" w:hAnsi="Book Antiqua" w:cs="Book Antiqua"/>
          <w:color w:val="000000"/>
        </w:rPr>
        <w:t xml:space="preserve">mouse </w:t>
      </w:r>
      <w:r w:rsidRPr="006C66E4">
        <w:rPr>
          <w:rFonts w:ascii="Book Antiqua" w:eastAsia="Book Antiqua" w:hAnsi="Book Antiqua" w:cs="Book Antiqua"/>
          <w:color w:val="000000"/>
        </w:rPr>
        <w:t>mode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14,121,16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tensin-conver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zy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CE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molo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E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mbrane</w:t>
      </w:r>
      <w:r w:rsidR="004E023A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link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zy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or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taly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nnin-angiotens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ste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h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tens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tens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5E4F1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vol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g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de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urb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molo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E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tens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psi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6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66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E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5E4F14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u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6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5E4F14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contr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</w:t>
      </w:r>
      <w:r w:rsidR="005E4F14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tre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up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E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onaviru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5E4F14">
        <w:rPr>
          <w:rFonts w:ascii="Book Antiqua" w:eastAsia="Book Antiqua" w:hAnsi="Book Antiqua" w:cs="Book Antiqua"/>
          <w:color w:val="000000"/>
        </w:rPr>
        <w:t xml:space="preserve">including </w:t>
      </w:r>
      <w:r w:rsidRPr="006C66E4">
        <w:rPr>
          <w:rFonts w:ascii="Book Antiqua" w:eastAsia="Book Antiqua" w:hAnsi="Book Antiqua" w:cs="Book Antiqua"/>
          <w:color w:val="000000"/>
        </w:rPr>
        <w:t>sev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r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SARS)-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ona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SARS-CoV-1)</w:t>
      </w:r>
      <w:r w:rsidR="005E4F1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RS-CoV-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lic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g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R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67,168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u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E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ita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p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R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.</w:t>
      </w:r>
    </w:p>
    <w:p w14:paraId="50DCFCD7" w14:textId="6D490A64" w:rsidR="00A77B3E" w:rsidRPr="006C66E4" w:rsidRDefault="00104387" w:rsidP="004E3B91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qui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R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-1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SDF-1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ur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ibu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DE321E">
        <w:rPr>
          <w:rFonts w:ascii="Book Antiqua" w:eastAsia="Book Antiqua" w:hAnsi="Book Antiqua" w:cs="Book Antiqua"/>
          <w:color w:val="000000"/>
        </w:rPr>
        <w:t xml:space="preserve">to </w:t>
      </w:r>
      <w:r w:rsidRPr="006C66E4">
        <w:rPr>
          <w:rFonts w:ascii="Book Antiqua" w:eastAsia="Book Antiqua" w:hAnsi="Book Antiqua" w:cs="Book Antiqua"/>
          <w:color w:val="000000"/>
        </w:rPr>
        <w:t>control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6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DE321E">
        <w:rPr>
          <w:rFonts w:ascii="Book Antiqua" w:eastAsia="Book Antiqua" w:hAnsi="Book Antiqua" w:cs="Book Antiqua"/>
          <w:color w:val="000000"/>
        </w:rPr>
        <w:t xml:space="preserve">Because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70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-prostano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EP-2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m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-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hyperlink w:anchor="_ENREF_172" w:tooltip="Han, 2016 #291" w:history="1">
        <w:r w:rsidRPr="006C66E4">
          <w:rPr>
            <w:rFonts w:ascii="Book Antiqua" w:eastAsia="Book Antiqua" w:hAnsi="Book Antiqua" w:cs="Book Antiqua"/>
            <w:color w:val="000000"/>
            <w:u w:val="single" w:color="0000EE"/>
            <w:vertAlign w:val="superscript"/>
          </w:rPr>
          <w:t>17</w:t>
        </w:r>
        <w:r w:rsidR="00161231" w:rsidRPr="006C66E4">
          <w:rPr>
            <w:rFonts w:ascii="Book Antiqua" w:eastAsia="Book Antiqua" w:hAnsi="Book Antiqua" w:cs="Book Antiqua"/>
            <w:color w:val="000000"/>
            <w:u w:val="single" w:color="0000EE"/>
            <w:vertAlign w:val="superscript"/>
          </w:rPr>
          <w:t>1</w:t>
        </w:r>
      </w:hyperlink>
      <w:r w:rsidRPr="006C66E4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cos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7</w:t>
      </w:r>
      <w:r w:rsidR="00161231" w:rsidRPr="006C66E4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R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ilit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R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P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moattrac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R2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7</w:t>
      </w:r>
      <w:r w:rsidR="00161231" w:rsidRPr="006C66E4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48DCA763" w14:textId="5DB1339E" w:rsidR="00A77B3E" w:rsidRPr="006C66E4" w:rsidRDefault="00104387" w:rsidP="004E3B91">
      <w:pPr>
        <w:adjustRightInd w:val="0"/>
        <w:snapToGrid w:val="0"/>
        <w:spacing w:line="360" w:lineRule="auto"/>
        <w:ind w:firstLineChars="112" w:firstLine="269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if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pen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viron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ondition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viron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mod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iliti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ondition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0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6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1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w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40,173,17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1-β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GF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rin</w:t>
      </w:r>
      <w:r w:rsidR="004B74E0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bin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GF</w:t>
      </w:r>
      <w:r w:rsidR="004B74E0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li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ibu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he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irw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RK1/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osphory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GF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66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1-β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034011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034011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4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-cult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4B74E0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immunosuppres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enotyp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plifi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7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i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D-L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034011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</w:t>
      </w:r>
      <w:r w:rsidR="004B74E0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tre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69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gges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os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lie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4B74E0">
        <w:rPr>
          <w:rFonts w:ascii="Book Antiqua" w:eastAsia="Book Antiqua" w:hAnsi="Book Antiqua" w:cs="Book Antiqua"/>
          <w:color w:val="000000"/>
        </w:rPr>
        <w:t xml:space="preserve">the function of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C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GF-β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ng-ter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76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ng-cha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t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i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icosapentaeno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ol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olv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0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GF-β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035F64">
        <w:rPr>
          <w:rFonts w:ascii="Book Antiqua" w:eastAsia="Book Antiqua" w:hAnsi="Book Antiqua" w:cs="Book Antiqua"/>
          <w:color w:val="000000"/>
          <w:vertAlign w:val="subscript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P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p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77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os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4B74E0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ig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I:C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LA-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56,178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</w:t>
      </w:r>
      <w:r w:rsidR="004B74E0">
        <w:rPr>
          <w:rFonts w:ascii="Book Antiqua" w:eastAsia="Book Antiqua" w:hAnsi="Book Antiqua" w:cs="Book Antiqua"/>
          <w:color w:val="000000"/>
        </w:rPr>
        <w:t>more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ondition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4B74E0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ig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:U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ici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ï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imin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ovi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ri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8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4B74E0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stim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d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7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</w:t>
      </w:r>
      <w:r w:rsidR="004B74E0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pri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agocyto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P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stopatholo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oli</w:t>
      </w:r>
      <w:r w:rsidRPr="006C66E4">
        <w:rPr>
          <w:rFonts w:ascii="Book Antiqua" w:eastAsia="Book Antiqua" w:hAnsi="Book Antiqua" w:cs="Book Antiqua"/>
          <w:color w:val="000000"/>
        </w:rPr>
        <w:t>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41]</w:t>
      </w:r>
      <w:r w:rsidRPr="006C66E4">
        <w:rPr>
          <w:rFonts w:ascii="Book Antiqua" w:eastAsia="Book Antiqua" w:hAnsi="Book Antiqua" w:cs="Book Antiqua"/>
          <w:color w:val="000000"/>
        </w:rPr>
        <w:t>.</w:t>
      </w:r>
    </w:p>
    <w:p w14:paraId="540E4E4A" w14:textId="662D1433" w:rsidR="00A77B3E" w:rsidRPr="006C66E4" w:rsidRDefault="00104387" w:rsidP="004E3B91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17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</w:t>
      </w:r>
      <w:r w:rsidR="004B74E0">
        <w:rPr>
          <w:rFonts w:ascii="Book Antiqua" w:eastAsia="Book Antiqua" w:hAnsi="Book Antiqua" w:cs="Book Antiqua"/>
          <w:color w:val="000000"/>
        </w:rPr>
        <w:t xml:space="preserve">ort hairpin </w:t>
      </w:r>
      <w:r w:rsidRPr="006C66E4">
        <w:rPr>
          <w:rFonts w:ascii="Book Antiqua" w:eastAsia="Book Antiqua" w:hAnsi="Book Antiqua" w:cs="Book Antiqua"/>
          <w:color w:val="000000"/>
        </w:rPr>
        <w:t>R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A64F5">
        <w:rPr>
          <w:rFonts w:ascii="Book Antiqua" w:eastAsia="Book Antiqua" w:hAnsi="Book Antiqua" w:cs="Book Antiqua"/>
          <w:color w:val="000000"/>
        </w:rPr>
        <w:t>(</w:t>
      </w:r>
      <w:r w:rsidRPr="006C66E4">
        <w:rPr>
          <w:rFonts w:ascii="Book Antiqua" w:eastAsia="Book Antiqua" w:hAnsi="Book Antiqua" w:cs="Book Antiqua"/>
          <w:color w:val="000000"/>
        </w:rPr>
        <w:t>HB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</w:t>
      </w:r>
      <w:r w:rsidR="007A64F5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ge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u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salo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79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es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icac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iz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C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n-structu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C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ymphocyt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7A64F5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gG2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k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iza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gges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easi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ifi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cc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en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ypox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ondition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A64F5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</w:t>
      </w:r>
      <w:r w:rsidR="007A64F5">
        <w:rPr>
          <w:rFonts w:ascii="Book Antiqua" w:eastAsia="Book Antiqua" w:hAnsi="Book Antiqua" w:cs="Book Antiqua"/>
          <w:color w:val="000000"/>
        </w:rPr>
        <w:t>s 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pert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MS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74,180,18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lt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nd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ypox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i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1%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6C66E4">
        <w:rPr>
          <w:rFonts w:ascii="Book Antiqua" w:eastAsia="Book Antiqua" w:hAnsi="Book Antiqua" w:cs="Book Antiqua"/>
          <w:color w:val="000000"/>
        </w:rPr>
        <w:t>)</w:t>
      </w:r>
      <w:r w:rsidR="00035F64" w:rsidRP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DF-1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R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R7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8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h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rt-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ng-ter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ypox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tabol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rmox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ition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rt-ter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ypox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peri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ng-ter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ypox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gmen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racteris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ypox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e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rc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ic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ecies-specif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a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racteristi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8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ondition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ypox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2%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6C66E4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tabol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sis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β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1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mboge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7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bpopula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l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ecif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fa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k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l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pul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ster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7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mog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p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ecan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CD362)</w:t>
      </w:r>
      <w:r w:rsidR="00067A14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posi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362</w:t>
      </w:r>
      <w:r w:rsidR="00067A14">
        <w:rPr>
          <w:rFonts w:ascii="Book Antiqua" w:eastAsia="Book Antiqua" w:hAnsi="Book Antiqua" w:cs="Book Antiqua"/>
          <w:color w:val="000000"/>
        </w:rPr>
        <w:t>-neg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ly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,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DGFR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6C66E4">
        <w:rPr>
          <w:rFonts w:ascii="Book Antiqua" w:eastAsia="Book Antiqua" w:hAnsi="Book Antiqua" w:cs="Book Antiqua"/>
          <w:color w:val="000000"/>
        </w:rPr>
        <w:t>Sca1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6C66E4">
        <w:rPr>
          <w:rFonts w:ascii="Book Antiqua" w:eastAsia="Book Antiqua" w:hAnsi="Book Antiqua" w:cs="Book Antiqua"/>
          <w:color w:val="000000"/>
        </w:rPr>
        <w:t>TER119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035F64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Pα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FU-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a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Klebsiell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neumonia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6]</w:t>
      </w:r>
      <w:r w:rsidRPr="006C66E4">
        <w:rPr>
          <w:rFonts w:ascii="Book Antiqua" w:eastAsia="Book Antiqua" w:hAnsi="Book Antiqua" w:cs="Book Antiqua"/>
          <w:color w:val="000000"/>
        </w:rPr>
        <w:t>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bei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l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pul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43DE581B" w14:textId="3E117A96" w:rsidR="00A77B3E" w:rsidRPr="006C66E4" w:rsidRDefault="00104387" w:rsidP="004E3B91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if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com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nchu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0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re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opharyngea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peritone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u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067A14">
        <w:rPr>
          <w:rFonts w:ascii="Book Antiqua" w:eastAsia="Book Antiqua" w:hAnsi="Book Antiqua" w:cs="Book Antiqua"/>
          <w:color w:val="000000"/>
        </w:rPr>
        <w:t xml:space="preserve">mouse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t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f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peritone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aly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iod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esting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nefic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trache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g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67A14">
        <w:rPr>
          <w:rFonts w:ascii="Book Antiqua" w:eastAsia="Book Antiqua" w:hAnsi="Book Antiqua" w:cs="Book Antiqua"/>
          <w:color w:val="000000"/>
        </w:rPr>
        <w:t xml:space="preserve"> 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ten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coun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bser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tw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w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82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hippocamp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ri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u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hippocampally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43E6DAE0" w14:textId="77777777" w:rsidR="00A77B3E" w:rsidRPr="006C66E4" w:rsidRDefault="00A77B3E" w:rsidP="006C66E4">
      <w:pPr>
        <w:adjustRightInd w:val="0"/>
        <w:snapToGrid w:val="0"/>
        <w:spacing w:line="360" w:lineRule="auto"/>
        <w:ind w:firstLine="480"/>
        <w:jc w:val="both"/>
        <w:rPr>
          <w:rFonts w:ascii="Book Antiqua" w:hAnsi="Book Antiqua"/>
        </w:rPr>
      </w:pPr>
    </w:p>
    <w:p w14:paraId="0A679FC4" w14:textId="43505D6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linical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rials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with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SCs</w:t>
      </w:r>
    </w:p>
    <w:p w14:paraId="4468D441" w14:textId="49CA34C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i/>
          <w:iCs/>
          <w:color w:val="000000"/>
        </w:rPr>
        <w:t>Liver</w:t>
      </w:r>
      <w:r w:rsidR="00035F64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i/>
          <w:iCs/>
          <w:color w:val="000000"/>
        </w:rPr>
        <w:t>injury</w:t>
      </w:r>
    </w:p>
    <w:p w14:paraId="04A3A858" w14:textId="0E644512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vol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067A14">
        <w:rPr>
          <w:rFonts w:ascii="Book Antiqua" w:eastAsia="Book Antiqua" w:hAnsi="Book Antiqua" w:cs="Book Antiqua"/>
          <w:color w:val="000000"/>
        </w:rPr>
        <w:t>h</w:t>
      </w:r>
      <w:r w:rsidRPr="006C66E4">
        <w:rPr>
          <w:rFonts w:ascii="Book Antiqua" w:eastAsia="Book Antiqua" w:hAnsi="Book Antiqua" w:cs="Book Antiqua"/>
          <w:color w:val="000000"/>
        </w:rPr>
        <w:t>epat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-hepa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log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vi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ru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tecav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8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nef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bser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V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compens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irrh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C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nda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84]</w:t>
      </w:r>
      <w:r w:rsidRPr="006C66E4">
        <w:rPr>
          <w:rFonts w:ascii="Book Antiqua" w:eastAsia="Book Antiqua" w:hAnsi="Book Antiqua" w:cs="Book Antiqua"/>
          <w:color w:val="000000"/>
        </w:rPr>
        <w:t>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C-MS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gn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-re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-on-chro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il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8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verse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ong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C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8E464E">
        <w:rPr>
          <w:rFonts w:ascii="Book Antiqua" w:eastAsia="Book Antiqua" w:hAnsi="Book Antiqua" w:cs="Book Antiqua"/>
          <w:color w:val="000000"/>
        </w:rPr>
        <w:t>4 w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k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V-re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il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irrh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86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vol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067A14">
        <w:rPr>
          <w:rFonts w:ascii="Book Antiqua" w:eastAsia="Book Antiqua" w:hAnsi="Book Antiqua" w:cs="Book Antiqua"/>
          <w:color w:val="000000"/>
        </w:rPr>
        <w:t>h</w:t>
      </w:r>
      <w:r w:rsidRPr="006C66E4">
        <w:rPr>
          <w:rFonts w:ascii="Book Antiqua" w:eastAsia="Book Antiqua" w:hAnsi="Book Antiqua" w:cs="Book Antiqua"/>
          <w:color w:val="000000"/>
        </w:rPr>
        <w:t>epat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-st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log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ll</w:t>
      </w:r>
      <w:r w:rsidR="00067A1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ler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k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si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87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157DEC92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1AE96426" w14:textId="479D3D6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i/>
          <w:iCs/>
          <w:color w:val="000000"/>
        </w:rPr>
        <w:t>Lung</w:t>
      </w:r>
      <w:r w:rsidR="00035F64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i/>
          <w:iCs/>
          <w:color w:val="000000"/>
        </w:rPr>
        <w:t>injury</w:t>
      </w:r>
    </w:p>
    <w:p w14:paraId="06B3C7BF" w14:textId="7A93769D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a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.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ll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nual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dem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ndem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break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um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ath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abilit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vastating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SA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brea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1N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0F5554">
        <w:rPr>
          <w:rFonts w:ascii="Book Antiqua" w:eastAsia="Book Antiqua" w:hAnsi="Book Antiqua" w:cs="Book Antiqua"/>
          <w:color w:val="000000"/>
        </w:rPr>
        <w:t>f</w:t>
      </w:r>
      <w:r w:rsidRPr="006C66E4">
        <w:rPr>
          <w:rFonts w:ascii="Book Antiqua" w:eastAsia="Book Antiqua" w:hAnsi="Book Antiqua" w:cs="Book Antiqua"/>
          <w:color w:val="000000"/>
        </w:rPr>
        <w:t>l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9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dd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a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r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ona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brea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brea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)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88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cessfu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c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bser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nef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lo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-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v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uen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talit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ult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s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ro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spec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ri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uen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a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ndemi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89,19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vol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7N9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e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nstru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ood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a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54.5%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7.6%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ed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o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ver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llow-u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io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ear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9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-at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e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ilit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olu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terior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ritic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8-year-ol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1N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92]</w:t>
      </w:r>
      <w:r w:rsidRPr="006C66E4">
        <w:rPr>
          <w:rFonts w:ascii="Book Antiqua" w:eastAsia="Book Antiqua" w:hAnsi="Book Antiqua" w:cs="Book Antiqua"/>
          <w:color w:val="000000"/>
        </w:rPr>
        <w:t>.</w:t>
      </w:r>
    </w:p>
    <w:p w14:paraId="3A0297DE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1089034E" w14:textId="7777777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i/>
          <w:iCs/>
          <w:color w:val="000000"/>
        </w:rPr>
        <w:t>COVID-19</w:t>
      </w:r>
    </w:p>
    <w:p w14:paraId="73509123" w14:textId="44AC8F0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RS-CoV-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c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E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MRSS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ss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RS-CoV-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9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ritic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4-year-ol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e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J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minish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9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o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vol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B47F87">
        <w:rPr>
          <w:rFonts w:ascii="Book Antiqua" w:eastAsia="Book Antiqua" w:hAnsi="Book Antiqua" w:cs="Book Antiqua"/>
          <w:color w:val="000000"/>
        </w:rPr>
        <w:t xml:space="preserve">seven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f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9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ergistic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valesc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s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o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ritic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6-year</w:t>
      </w:r>
      <w:r w:rsidR="00EF5F16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ol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9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e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s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mboembolis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org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ilur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iona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cu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96-198]</w:t>
      </w:r>
      <w:r w:rsidRPr="006C66E4">
        <w:rPr>
          <w:rFonts w:ascii="Book Antiqua" w:eastAsia="Book Antiqua" w:hAnsi="Book Antiqua" w:cs="Book Antiqua"/>
          <w:color w:val="000000"/>
        </w:rPr>
        <w:t>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qui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aly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side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rta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p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FE2A32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re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log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t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coagul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14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tri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s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stem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agula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99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trache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mu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bvi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sk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o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i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c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wic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va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velop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lica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ilur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a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ilur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erg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action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00]</w:t>
      </w:r>
      <w:r w:rsidRPr="006C66E4">
        <w:rPr>
          <w:rFonts w:ascii="Book Antiqua" w:eastAsia="Book Antiqua" w:hAnsi="Book Antiqua" w:cs="Book Antiqua"/>
          <w:color w:val="000000"/>
        </w:rPr>
        <w:t>.</w:t>
      </w:r>
    </w:p>
    <w:p w14:paraId="74DCE8B1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59D7CD9A" w14:textId="25D35F6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hallenges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utilizing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SCs</w:t>
      </w:r>
    </w:p>
    <w:p w14:paraId="46F77E29" w14:textId="02756CAD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Alth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po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perti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F34C6E">
        <w:rPr>
          <w:rFonts w:ascii="Book Antiqua" w:eastAsia="Book Antiqua" w:hAnsi="Book Antiqua" w:cs="Book Antiqua"/>
          <w:color w:val="000000"/>
        </w:rPr>
        <w:t>“</w:t>
      </w:r>
      <w:r w:rsidRPr="006C66E4">
        <w:rPr>
          <w:rFonts w:ascii="Book Antiqua" w:eastAsia="Book Antiqua" w:hAnsi="Book Antiqua" w:cs="Book Antiqua"/>
          <w:color w:val="000000"/>
        </w:rPr>
        <w:t>saf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rbors</w:t>
      </w:r>
      <w:r w:rsidR="00F34C6E">
        <w:rPr>
          <w:rFonts w:ascii="Book Antiqua" w:eastAsia="Book Antiqua" w:hAnsi="Book Antiqua" w:cs="Book Antiqua"/>
          <w:color w:val="000000"/>
        </w:rPr>
        <w:t xml:space="preserve">”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l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a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drug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i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01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ul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l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uberculosis</w:t>
      </w:r>
      <w:r w:rsidRPr="006C66E4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virul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ovis,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megmatis</w:t>
      </w:r>
      <w:r w:rsidRPr="006C66E4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cobacteri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imin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virul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ec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l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cobacteri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ov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imin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2/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as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uberculosi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ilit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RAM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0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ubercul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rug-resistan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ribu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rug-efflu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m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CC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CG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e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9B7B8A">
        <w:rPr>
          <w:rFonts w:ascii="Book Antiqua" w:eastAsia="Book Antiqua" w:hAnsi="Book Antiqua" w:cs="Book Antiqua"/>
          <w:color w:val="000000"/>
        </w:rPr>
        <w:t xml:space="preserve">due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02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p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="00EF5F16" w:rsidRPr="006C66E4">
        <w:rPr>
          <w:rFonts w:ascii="Book Antiqua" w:eastAsia="Book Antiqua" w:hAnsi="Book Antiqua" w:cs="Book Antiqua"/>
          <w:color w:val="000000"/>
          <w:vertAlign w:val="superscript"/>
        </w:rPr>
        <w:t>[203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271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6C66E4">
        <w:rPr>
          <w:rFonts w:ascii="Book Antiqua" w:eastAsia="Book Antiqua" w:hAnsi="Book Antiqua" w:cs="Book Antiqua"/>
          <w:color w:val="000000"/>
        </w:rPr>
        <w:t>Sca1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ic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Leishmania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fantu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9B7B8A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para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rug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sib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ru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m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CG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1FAFD658" w14:textId="52051F7C" w:rsidR="00A77B3E" w:rsidRPr="006C66E4" w:rsidRDefault="00104387" w:rsidP="00BC6056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Qi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04]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l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05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is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megalo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e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bser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i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gges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ga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ervo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is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06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M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suppres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perti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07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9B7B8A">
        <w:rPr>
          <w:rFonts w:ascii="Book Antiqua" w:eastAsia="Book Antiqua" w:hAnsi="Book Antiqua" w:cs="Book Antiqua"/>
          <w:color w:val="000000"/>
        </w:rPr>
        <w:t>p</w:t>
      </w:r>
      <w:r w:rsidRPr="006C66E4">
        <w:rPr>
          <w:rFonts w:ascii="Book Antiqua" w:eastAsia="Book Antiqua" w:hAnsi="Book Antiqua" w:cs="Book Antiqua"/>
          <w:color w:val="000000"/>
        </w:rPr>
        <w:t>arvo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sis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f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ea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centa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iss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S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SV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SV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D41254">
        <w:rPr>
          <w:rFonts w:ascii="Book Antiqua" w:eastAsia="Book Antiqua" w:hAnsi="Book Antiqua" w:cs="Book Antiqua"/>
          <w:color w:val="000000"/>
        </w:rPr>
        <w:t>f</w:t>
      </w:r>
      <w:r w:rsidRPr="006C66E4">
        <w:rPr>
          <w:rFonts w:ascii="Book Antiqua" w:eastAsia="Book Antiqua" w:hAnsi="Book Antiqua" w:cs="Book Antiqua"/>
          <w:color w:val="000000"/>
        </w:rPr>
        <w:t>e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mbrane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scept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cell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os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08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scept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09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10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ro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iss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-li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efor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t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p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v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uen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5N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a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ood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1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scept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-recep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V-1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t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12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V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o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adipoge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enotyp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ge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D41254">
        <w:rPr>
          <w:rFonts w:ascii="Book Antiqua" w:eastAsia="Book Antiqua" w:hAnsi="Book Antiqua" w:cs="Book Antiqua"/>
          <w:color w:val="000000"/>
        </w:rPr>
        <w:t>o</w:t>
      </w:r>
      <w:r w:rsidRPr="006C66E4">
        <w:rPr>
          <w:rFonts w:ascii="Book Antiqua" w:eastAsia="Book Antiqua" w:hAnsi="Book Antiqua" w:cs="Book Antiqua"/>
          <w:color w:val="000000"/>
        </w:rPr>
        <w:t>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dn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r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1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rvenako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14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pag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alth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ima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u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sidera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scepti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ul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iv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.</w:t>
      </w:r>
    </w:p>
    <w:p w14:paraId="37BEB394" w14:textId="5F5B796C" w:rsidR="00A77B3E" w:rsidRPr="006C66E4" w:rsidRDefault="00104387" w:rsidP="004E3B91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Alth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n-immunoge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c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H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-stim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lecu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40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80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8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lerated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91,192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ic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ip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ilur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15-217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</w:t>
      </w:r>
      <w:r w:rsidR="00D41254">
        <w:rPr>
          <w:rFonts w:ascii="Book Antiqua" w:eastAsia="Book Antiqua" w:hAnsi="Book Antiqua" w:cs="Book Antiqua"/>
          <w:color w:val="000000"/>
        </w:rPr>
        <w:t>more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ur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niq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mod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ue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com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urce-specif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vie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ta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sewher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98,218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qui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nderst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ic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e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ver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o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urc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or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i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sid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for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i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n-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urc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n-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lie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ac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em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i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dition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cau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ul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k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pre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nef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.</w:t>
      </w:r>
    </w:p>
    <w:p w14:paraId="29FC04CA" w14:textId="77777777" w:rsidR="00A77B3E" w:rsidRPr="006C66E4" w:rsidRDefault="00A77B3E" w:rsidP="006C66E4">
      <w:pPr>
        <w:adjustRightInd w:val="0"/>
        <w:snapToGrid w:val="0"/>
        <w:spacing w:line="360" w:lineRule="auto"/>
        <w:ind w:firstLine="480"/>
        <w:jc w:val="both"/>
        <w:rPr>
          <w:rFonts w:ascii="Book Antiqua" w:hAnsi="Book Antiqua"/>
        </w:rPr>
      </w:pPr>
    </w:p>
    <w:p w14:paraId="445092EC" w14:textId="7777777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622143E5" w14:textId="7B96F5C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Exagger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j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as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talit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v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nef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a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di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r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agocy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b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or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en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ge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targe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n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t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F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a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nefic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NA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-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i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a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vol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ul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erci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rb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rmfu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nfavora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c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exis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itions.</w:t>
      </w:r>
    </w:p>
    <w:p w14:paraId="31369211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158E62E8" w14:textId="7777777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t>REFERENCES</w:t>
      </w:r>
    </w:p>
    <w:p w14:paraId="127511C3" w14:textId="389EBAD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bookmarkStart w:id="5" w:name="OLE_LINK18"/>
      <w:r w:rsidRPr="006C66E4">
        <w:rPr>
          <w:rFonts w:ascii="Book Antiqua" w:eastAsia="Book Antiqua" w:hAnsi="Book Antiqua" w:cs="Book Antiqua"/>
          <w:color w:val="000000"/>
        </w:rPr>
        <w:t>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ominic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an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el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laper-Cortenba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i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a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a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e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cko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rwit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ni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riter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fin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po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nation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cie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temen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yto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5-3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692360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80/14653240600855905]</w:t>
      </w:r>
    </w:p>
    <w:p w14:paraId="30371126" w14:textId="524D367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awri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hattacharj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r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r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hattacharyy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hattacharj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or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um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agana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bi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s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roectoder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ilit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issue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7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31-54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37787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7/s00441-019-03072-0]</w:t>
      </w:r>
    </w:p>
    <w:p w14:paraId="4B99B832" w14:textId="609761F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awri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um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gdale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hattacharyy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agana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sc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rb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roectoder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Lo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015669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24878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371/journal.pone.0156697]</w:t>
      </w:r>
    </w:p>
    <w:p w14:paraId="633C2463" w14:textId="55D3A1B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etro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A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dd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break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dem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mergencie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e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glec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merg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icrob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-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95909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micinf.2018.06.004]</w:t>
      </w:r>
    </w:p>
    <w:p w14:paraId="154CDC15" w14:textId="5BDAF53D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ushahary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itt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sp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rw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ol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ltiv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racteriz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ytometry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9-3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07281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cyto.a.23242]</w:t>
      </w:r>
    </w:p>
    <w:p w14:paraId="40A3DD9B" w14:textId="439599C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ackstei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pits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u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evtschenk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an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ck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ete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u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ren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spective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fin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lebsiell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pi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2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43807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2931-015-0288-1]</w:t>
      </w:r>
    </w:p>
    <w:p w14:paraId="69796430" w14:textId="3D4587B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asterso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van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ri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'Flyn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edig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li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'Bri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'To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ff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ecan-2-positiv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olu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ntilator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nesthesiolo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2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02-51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97919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97/ALN.0000000000002327]</w:t>
      </w:r>
    </w:p>
    <w:p w14:paraId="71058051" w14:textId="2B7F354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rau-Vorste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itin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ysted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v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LA-D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-gra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po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wo-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6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19618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9-1279-9]</w:t>
      </w:r>
    </w:p>
    <w:p w14:paraId="7B189F6E" w14:textId="2AE6CF73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rau-Vorste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drígue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rrents-Zapat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v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dina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anc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liver-Vil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rcía-Lópe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v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7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3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rel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LA-D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-gra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po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an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ltur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yto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-4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44790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jcyt.2018.09.009]</w:t>
      </w:r>
    </w:p>
    <w:p w14:paraId="7AA93079" w14:textId="5E091172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Polchert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binsk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ugl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d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adsir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i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r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hrot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t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m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tholome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gam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ven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af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745-175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849398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eji.200738129]</w:t>
      </w:r>
    </w:p>
    <w:p w14:paraId="47B5995A" w14:textId="63CFCB5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dak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gdale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shmuk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agana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vie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tin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341009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7/s12015-020-10090-x]</w:t>
      </w:r>
    </w:p>
    <w:p w14:paraId="1CC8F43A" w14:textId="0D439ED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P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Huazhong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Univ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echnolog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96-50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78606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7/s11596-017-1763-3]</w:t>
      </w:r>
    </w:p>
    <w:p w14:paraId="644E2970" w14:textId="5CBFC6D3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o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nm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hsaw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kamu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mad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uok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se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riuc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on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r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918-592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929750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28/JVI.00165-09]</w:t>
      </w:r>
    </w:p>
    <w:p w14:paraId="25989BC2" w14:textId="1DB388C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haku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usi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wast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ny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u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n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or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lar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70-207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67048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eji.201242882]</w:t>
      </w:r>
    </w:p>
    <w:p w14:paraId="6A9C34CB" w14:textId="7CEAF538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suchiy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keuc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wasaw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umag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teg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h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osek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miyos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tsu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ked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oshid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mazak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oji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tana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mu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minag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mimu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kamu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er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v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ona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COVID-19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s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flam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58240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41232-020-00121-y]</w:t>
      </w:r>
    </w:p>
    <w:p w14:paraId="05A24F5A" w14:textId="6F140EF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Va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nthout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vva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e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n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rst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midt-Luc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ting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ulthei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chö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xsackie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3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ocardit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Hear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1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2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68-217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18350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93/eurheartj/ehq467]</w:t>
      </w:r>
    </w:p>
    <w:p w14:paraId="3ECAEFFC" w14:textId="2E15BE7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udintcev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N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golyubo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avi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eykh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nogrado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kolov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musenk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evts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plic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add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uberculos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issue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ng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ge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2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1580-e159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99073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term.2583]</w:t>
      </w:r>
    </w:p>
    <w:p w14:paraId="0A656A8C" w14:textId="1CBA583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F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l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35769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90/cells8080784]</w:t>
      </w:r>
    </w:p>
    <w:p w14:paraId="6FB521B9" w14:textId="22A3211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s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T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ndlet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y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galk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in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C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p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e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-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lica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7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89-39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258916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97/01.TP.0000045055.63901.A9]</w:t>
      </w:r>
    </w:p>
    <w:p w14:paraId="12DB9E23" w14:textId="29541A5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anchuk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lostal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ssa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r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ms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villa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sk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nn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ls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cko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lliv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po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um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necr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-α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1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56948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crt68]</w:t>
      </w:r>
    </w:p>
    <w:p w14:paraId="0E4E55CC" w14:textId="675A2FD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ushiantha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co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t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sac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r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ostgra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1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12-62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64265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36/pgmj.2011.118398]</w:t>
      </w:r>
    </w:p>
    <w:p w14:paraId="6E3E259C" w14:textId="1FB8E262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hao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F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s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2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48-105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41617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748/wjg.v18.i10.1048]</w:t>
      </w:r>
    </w:p>
    <w:p w14:paraId="6135BBD8" w14:textId="1B35EBB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ür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U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dheend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mamoorth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-37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m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thelici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mi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ptid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chi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phy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ct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75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408-142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671624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bbamem.2006.03.030]</w:t>
      </w:r>
    </w:p>
    <w:p w14:paraId="65743624" w14:textId="5155DB7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rasnodembskay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pt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ik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h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pt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-37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29-223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94533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tem.544]</w:t>
      </w:r>
    </w:p>
    <w:p w14:paraId="364DF9C4" w14:textId="53E80EC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uplantie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J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e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thelici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pt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-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y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ound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4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84019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89/fimmu.2013.00143]</w:t>
      </w:r>
    </w:p>
    <w:p w14:paraId="6873A340" w14:textId="65DF378D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utto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T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etc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hos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inber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ecker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u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deg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ja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e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za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nn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pl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fiel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pert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s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01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30304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92510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55/2016/5303048]</w:t>
      </w:r>
    </w:p>
    <w:p w14:paraId="374AC04B" w14:textId="5EAE791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ohnso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EE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ssling-Resnic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r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tabolis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n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icrob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2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7-21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03314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micinf.2011.10.001]</w:t>
      </w:r>
    </w:p>
    <w:p w14:paraId="49BFC241" w14:textId="11D39F8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upt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asnodembskay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petanak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d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ik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h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scherich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ora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2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6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33-53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25009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36/thoraxjnl-2011-201176]</w:t>
      </w:r>
    </w:p>
    <w:p w14:paraId="5C8C1C9D" w14:textId="238199E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2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iao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eo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jay-Kum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cal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merg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y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r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meosta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nnu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Nut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3-13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62836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46/annurev-nutr-071816-064559]</w:t>
      </w:r>
    </w:p>
    <w:p w14:paraId="0632AD8C" w14:textId="060605D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3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u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K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o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h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scherich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ta-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fensin-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ll-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lin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icrob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24-43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35043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11/cmi.12522]</w:t>
      </w:r>
    </w:p>
    <w:p w14:paraId="613886A9" w14:textId="6532181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3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acKenzi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R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se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ül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äuben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oleam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,3-dioxygen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fe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-regulation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yptop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pl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x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ynurenin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ur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rug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ta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7-24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743011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2174/138920007780362518]</w:t>
      </w:r>
    </w:p>
    <w:p w14:paraId="5092E114" w14:textId="34E3930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3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ha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n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pan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y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n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l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iss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irill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n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aganna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naliz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cobacter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ubercul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aveng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tri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50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11842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s41598-017-15290-z]</w:t>
      </w:r>
    </w:p>
    <w:p w14:paraId="2DD19462" w14:textId="448DCB6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3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odrigue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E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e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ella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kayanagu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l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V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livei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L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lmegr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C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lav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shi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munication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suppres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ymphotrop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ymph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ividua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ID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Hu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troviru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64-16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35119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89/AID.2018.0066]</w:t>
      </w:r>
    </w:p>
    <w:p w14:paraId="5C363E74" w14:textId="24614D8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3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limov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R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motyu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Е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mido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rigi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ush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th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rp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op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rus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6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1-26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64102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8821/0507-4088-2018-63-6-261-267]</w:t>
      </w:r>
    </w:p>
    <w:p w14:paraId="2806D397" w14:textId="0E4EF4A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3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braham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E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rmod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enk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caro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ar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log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morrhage-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oxemia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Lung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7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1137-L114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107680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52/ajplung.2000.279.6.L1137]</w:t>
      </w:r>
    </w:p>
    <w:p w14:paraId="28F00D77" w14:textId="25E194F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3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p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pert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levan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iator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flam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02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925408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7741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55/2020/9254087]</w:t>
      </w:r>
    </w:p>
    <w:p w14:paraId="1C415E42" w14:textId="7FB74ED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irec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gge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ib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72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84903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srep37252]</w:t>
      </w:r>
    </w:p>
    <w:p w14:paraId="12C9BD28" w14:textId="1035820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3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eppke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nop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schberg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deman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n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rrman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ürz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a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haj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au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em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ölk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an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e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lke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hrfrit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ek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rtman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em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ra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ño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e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rrman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cclu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BioMedic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5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292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74599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ebiom.2020.102925]</w:t>
      </w:r>
    </w:p>
    <w:p w14:paraId="606A5D54" w14:textId="71CCCD2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3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ye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P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om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rm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owi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udfo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ln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G-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r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a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mok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L8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92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77-218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50119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4049/jimmunol.1300194]</w:t>
      </w:r>
    </w:p>
    <w:p w14:paraId="6B8B4963" w14:textId="12D42B9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4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i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schhamm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üg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r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ffarzade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ndrilar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k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lasche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lu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n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a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a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issn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arffetter-Kochane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p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-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-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v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ki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93-240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2997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tem.2417]</w:t>
      </w:r>
    </w:p>
    <w:p w14:paraId="598B4E0E" w14:textId="6813C752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4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aban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olchu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erk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mes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rces-Ramire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t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ster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gn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tha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sha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inst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ff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zasz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rl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F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X2-depend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a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y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ec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ps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pi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5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51992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3/13993003.02021-2017]</w:t>
      </w:r>
    </w:p>
    <w:p w14:paraId="503E48ED" w14:textId="23DB2D2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4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Orecchion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hoshe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amo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arization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tu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1(LPS+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assic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2(LPS-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ernative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8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17885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89/fimmu.2019.01084]</w:t>
      </w:r>
    </w:p>
    <w:p w14:paraId="00807DC6" w14:textId="785284B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4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uz-Crawford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P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jou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upe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anques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ogduij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orgens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ë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leuk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agoni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ariz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83-49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66151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tem.2254]</w:t>
      </w:r>
    </w:p>
    <w:p w14:paraId="5C65C7F4" w14:textId="435D246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4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wo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o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cor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ood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ariz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4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yperox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56973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90/ijms20194815]</w:t>
      </w:r>
    </w:p>
    <w:p w14:paraId="47B4D03B" w14:textId="582BD8B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4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v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in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nniocalcin-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ariz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3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35577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21037/atm.2020.02.105]</w:t>
      </w:r>
    </w:p>
    <w:p w14:paraId="7EA53EA6" w14:textId="1EBA6EE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4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llic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GF-β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P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ic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ariz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ch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5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90-230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53773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59/000495873]</w:t>
      </w:r>
    </w:p>
    <w:p w14:paraId="246150A1" w14:textId="1C488043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4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op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ti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nt/β-caten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92-2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22987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cbin.10359]</w:t>
      </w:r>
    </w:p>
    <w:p w14:paraId="445F00BD" w14:textId="2A75DD33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4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ackso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V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ri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her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cAul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h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ssenpfenni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'Ka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asnodembskay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chond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f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unne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notub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or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chanis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agocy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t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v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10-222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05941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tem.2372]</w:t>
      </w:r>
    </w:p>
    <w:p w14:paraId="0BAC1ABF" w14:textId="6DEE13E8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4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i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ndri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le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evi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7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80162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9-1488-2]</w:t>
      </w:r>
    </w:p>
    <w:p w14:paraId="648ABAD2" w14:textId="3ADA024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5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p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p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tu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ch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7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93-10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52165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biocel.2016.08.013]</w:t>
      </w:r>
    </w:p>
    <w:p w14:paraId="392DF54A" w14:textId="61088ED3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5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ilosavljevic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zd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ov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kov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senijev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urkov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lican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jon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k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olarev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e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i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tw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leuk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tu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Live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p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40-105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48100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</w:t>
      </w:r>
      <w:r w:rsidR="00035F64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t.24784]</w:t>
      </w:r>
    </w:p>
    <w:p w14:paraId="3327DA0C" w14:textId="016DE27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uz-Crawford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P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ur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ravo-Alegrí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er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va-Lampert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ejed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ë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orgens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guero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jou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rrió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4+CD25+Foxp3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p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c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73478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crt216]</w:t>
      </w:r>
    </w:p>
    <w:p w14:paraId="1AE4C0C0" w14:textId="41560C4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5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ruz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FF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r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oodw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kocev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gn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cKen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cc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i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esh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inuous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lt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ab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erg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irway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compe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15-62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9258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5966/sctm.2014-0268]</w:t>
      </w:r>
    </w:p>
    <w:p w14:paraId="54C336AD" w14:textId="0D44FCA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5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avie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C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ld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dr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an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gram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ath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gan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suppress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66-77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67184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tem.2509]</w:t>
      </w:r>
    </w:p>
    <w:p w14:paraId="60157C23" w14:textId="28929773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5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Naja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icev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ebbaw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ruy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ule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r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ungou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gneau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racteriz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a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200-CD200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a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-lymphocyt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Le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2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4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0-5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57552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imlet.2012.04.017]</w:t>
      </w:r>
    </w:p>
    <w:p w14:paraId="33483D22" w14:textId="3DE9BCB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5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iulian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nnaceur-Griscel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nbakhs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drhir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ouai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zzar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rba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tailla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gan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in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2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0-3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12363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tem.1563]</w:t>
      </w:r>
    </w:p>
    <w:p w14:paraId="755E02D6" w14:textId="04A3986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5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upt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nh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asnodembskay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ize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h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iff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4-PAR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x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pac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ri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96-80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39689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tem.2796]</w:t>
      </w:r>
    </w:p>
    <w:p w14:paraId="329FC281" w14:textId="44F9EE6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5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itt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F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er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rag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rgesh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ri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oreva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nk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'Flyn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li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tj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G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ws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ogduij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mod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SC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gge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agocy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02-61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34133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tem.2779]</w:t>
      </w:r>
    </w:p>
    <w:p w14:paraId="35F5A4F5" w14:textId="2E2E1698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5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onçalve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FDC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oreva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uz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ópez-Iglesi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ri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ogduij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mbra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t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r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l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rge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21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93597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s41598-017-12121-z]</w:t>
      </w:r>
    </w:p>
    <w:p w14:paraId="2BC61988" w14:textId="62460C9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6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v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whelm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rui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R3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o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118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301436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cti2.1181]</w:t>
      </w:r>
    </w:p>
    <w:p w14:paraId="69CE37AB" w14:textId="44453C0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6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e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W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asnodembskay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cKen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bo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h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x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pi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ri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8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51-76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29288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64/rccm.201206-0990OC]</w:t>
      </w:r>
    </w:p>
    <w:p w14:paraId="273A7CFB" w14:textId="4021845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6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itev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pprit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-Shafe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n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chö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tho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ffick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xsackie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3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ocardit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249-126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18670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ctm.16-0353]</w:t>
      </w:r>
    </w:p>
    <w:p w14:paraId="09D96534" w14:textId="7785B84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6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v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9N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v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uen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5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79319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6-0395-z]</w:t>
      </w:r>
    </w:p>
    <w:p w14:paraId="740C4252" w14:textId="29B48B6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6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oy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uo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P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o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H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icho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ir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S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C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lica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uen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(H5N1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-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1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86-19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08507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93/infdis/jiy478]</w:t>
      </w:r>
    </w:p>
    <w:p w14:paraId="15593A1B" w14:textId="3BFA265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6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hmed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R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we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bb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k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tch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da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mou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w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tchw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r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ag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rui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osphory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6K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ORC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40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83360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s41598-019-39410-z]</w:t>
      </w:r>
    </w:p>
    <w:p w14:paraId="1B16CA18" w14:textId="0607007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6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roekma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atngal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oij-Eij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ostendor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elof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u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ol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emst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β-activ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irw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der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pi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75387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2931-015-0316-1]</w:t>
      </w:r>
    </w:p>
    <w:p w14:paraId="5453BB9B" w14:textId="51468DC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6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feron-γ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sup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-lymphocy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tro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Hematolo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4-4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5813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80/10245332.2017.1333245]</w:t>
      </w:r>
    </w:p>
    <w:p w14:paraId="2B510EB0" w14:textId="17527A4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6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s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RN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849-185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37656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tem.2619]</w:t>
      </w:r>
    </w:p>
    <w:p w14:paraId="5FAD468F" w14:textId="1D1FBE7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6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English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eld-Corbe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h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P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gam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alph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mod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Le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91-1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750710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imlet.2007.04.001]</w:t>
      </w:r>
    </w:p>
    <w:p w14:paraId="1578C6E0" w14:textId="453E9E3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7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F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bo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l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h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Stromal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olu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x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4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9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875-88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11650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4049/jimmunol.1500244]</w:t>
      </w:r>
    </w:p>
    <w:p w14:paraId="55723A91" w14:textId="2121E2C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7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ber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b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ynure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i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tabolit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o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G-6-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sup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eath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iff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209-122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23806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s41418-017-0006-2]</w:t>
      </w:r>
    </w:p>
    <w:p w14:paraId="1A3DB98D" w14:textId="2D290FB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7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-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rac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qui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vo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12987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6-0320-5]</w:t>
      </w:r>
    </w:p>
    <w:p w14:paraId="4D0406C7" w14:textId="09C78D3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7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Prieto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P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ti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llanue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llarro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dw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lio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tt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e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l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trin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n-cano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ge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arton'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e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WJ-MSC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24186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7-0494-5]</w:t>
      </w:r>
    </w:p>
    <w:p w14:paraId="2E84CEBF" w14:textId="7EEE9D7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7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erkic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gn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ba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rd-A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ster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tulakowsk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rl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sha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vana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ff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stem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p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itone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ygenase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nesthesiolo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32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40-15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76415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97/ALN.0000000000003018]</w:t>
      </w:r>
    </w:p>
    <w:p w14:paraId="37FC2FAF" w14:textId="0A828F0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7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erkic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ster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mes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gn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oy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ba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tulakowsk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vana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ff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icac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-Cord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seps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20057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90/jcm8060847]</w:t>
      </w:r>
    </w:p>
    <w:p w14:paraId="60BE0C30" w14:textId="3D884E6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7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ambl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R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re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zi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nderwoo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s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smink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ud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copoul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d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poietin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perme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rge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irc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03-60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100956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61/01.res.87.7.603]</w:t>
      </w:r>
    </w:p>
    <w:p w14:paraId="75E66F71" w14:textId="313DE6A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7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b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poietin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ath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1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72-48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821373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path.2302]</w:t>
      </w:r>
    </w:p>
    <w:p w14:paraId="244E325F" w14:textId="43AD47F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7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halaby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-Sh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d-Alla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l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l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oud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ttele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anfa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-Ass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delaz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id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scherich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li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yto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64-77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52517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jcyt.2013.12.006]</w:t>
      </w:r>
    </w:p>
    <w:p w14:paraId="66EF24C6" w14:textId="3352EFE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7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uni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s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u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au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lasche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ig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n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arffetter-Kochane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4-depend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p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celer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alin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MBO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4877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16277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5252/embr.201948777]</w:t>
      </w:r>
    </w:p>
    <w:p w14:paraId="7F62BDF5" w14:textId="63DD010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8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h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ndez-Ferr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h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bi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u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in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enet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m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geni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mon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irc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ll-li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gand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1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90-60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45830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immuni.2011.02.016]</w:t>
      </w:r>
    </w:p>
    <w:p w14:paraId="0A1E4DC7" w14:textId="61F7C03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8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Petr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ck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hn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mitr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rudere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o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s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randa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-Resid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tu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-Regener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or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985-99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78107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stemcr.2017.06.020]</w:t>
      </w:r>
    </w:p>
    <w:p w14:paraId="479A82D1" w14:textId="600A3D6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8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ao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el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seudomon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eruginos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pro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staglan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2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31-234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78845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tem.1996]</w:t>
      </w:r>
    </w:p>
    <w:p w14:paraId="0D995642" w14:textId="00B7ED4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8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gard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akra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ic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(2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p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n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cos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icrob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97100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89/fcimb.2013.00045]</w:t>
      </w:r>
    </w:p>
    <w:p w14:paraId="4E8EDCA5" w14:textId="78189A8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8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rango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C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erta-Ari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ino-Tamay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boleda-To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onzále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Á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ur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ri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occidioidomyc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acerb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ro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yc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5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884-89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2532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93/mmy/myx128]</w:t>
      </w:r>
    </w:p>
    <w:p w14:paraId="59B38865" w14:textId="011875E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8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chwartz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logorodtse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limon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rednichenk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stylnik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asn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C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ï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SC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ppre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y(A:U)-condition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uberculosi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(Edinb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30-13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86538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tube.2016.09.005]</w:t>
      </w:r>
    </w:p>
    <w:p w14:paraId="57847E74" w14:textId="3D94372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8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ohnso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ER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h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demiolog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esi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eros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ul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rug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eli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3-2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7355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89/jamp.2009.0775]</w:t>
      </w:r>
    </w:p>
    <w:p w14:paraId="10F41A56" w14:textId="0D6D7A7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8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taba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higak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is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ek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h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B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eratin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nmitoge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chanism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Lung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2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8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163-L16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206057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52/ajplung.00396.2001]</w:t>
      </w:r>
    </w:p>
    <w:p w14:paraId="7FA301D2" w14:textId="46AA5202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8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Esquivel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sh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ethara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hmoo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rivasta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s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p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1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44-1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74089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7/s12015-020-10017-6]</w:t>
      </w:r>
    </w:p>
    <w:p w14:paraId="2B89D86A" w14:textId="0F4FE4E8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8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nudse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ch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mechani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uct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fac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onen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Histoch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5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61-67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39011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7/s00418-018-1747-9]</w:t>
      </w:r>
    </w:p>
    <w:p w14:paraId="62402F8D" w14:textId="0940C512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9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owery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NT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erz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T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l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ur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rob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5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077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50522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cpsurg.2020.100777]</w:t>
      </w:r>
    </w:p>
    <w:p w14:paraId="536D1448" w14:textId="4EF364E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9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ynn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c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o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at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C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d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n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mokin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6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79100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89/fimmu.2017.00766]</w:t>
      </w:r>
    </w:p>
    <w:p w14:paraId="1AAFE2C1" w14:textId="0AFB055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9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e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W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pt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ik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h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e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oxin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x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fu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roc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Nat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ca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U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6357-1636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972100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73/pnas.0907996106]</w:t>
      </w:r>
    </w:p>
    <w:p w14:paraId="689ABC5C" w14:textId="23A7EA2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9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air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-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eratin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-depend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I3K/Akt/m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755-376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03576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892/mmr.2016.5004]</w:t>
      </w:r>
    </w:p>
    <w:p w14:paraId="133902BF" w14:textId="6F10A70D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9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F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yrinc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h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e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t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lt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poietin-1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h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8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211-2622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55451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74/jbc.M110.119917]</w:t>
      </w:r>
    </w:p>
    <w:p w14:paraId="0D2B0D64" w14:textId="7B46BD2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9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ergis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-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bili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ri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c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67464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5-0257-0]</w:t>
      </w:r>
    </w:p>
    <w:p w14:paraId="47AD6B0D" w14:textId="408E7C6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9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m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ibu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FT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u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x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I3K/Ak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pathw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iator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flam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01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86262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76656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55/2013/862628]</w:t>
      </w:r>
    </w:p>
    <w:p w14:paraId="62F0B4A0" w14:textId="6AE19FB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9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Q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m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x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(4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d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n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,K-ATPas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u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pi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10-61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47062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65/rcmb.2012-0274OC]</w:t>
      </w:r>
    </w:p>
    <w:p w14:paraId="474E5556" w14:textId="18440DE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9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x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u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urb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quapor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P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orac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599-360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55906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21037/jtd.2019.08.86]</w:t>
      </w:r>
    </w:p>
    <w:p w14:paraId="232C9DB5" w14:textId="60F4F16D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9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h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xin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ncreatitis-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QP-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MP-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apop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KC/SSeCKS-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-act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8-8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21966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molimm.2018.09.003]</w:t>
      </w:r>
    </w:p>
    <w:p w14:paraId="01AAFDF4" w14:textId="26366A2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rumbach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uyn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ir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rba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O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ectr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ist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irw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16HBE14o-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Lung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9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101-L10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884944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52/ajplung.00018.2008]</w:t>
      </w:r>
    </w:p>
    <w:p w14:paraId="17DD1AE9" w14:textId="2A5FE39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0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ellne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onepal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rivasta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emsk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ac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e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LI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r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RDS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dv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xp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6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5-1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04708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7/978-3-319-63245-2_8]</w:t>
      </w:r>
    </w:p>
    <w:p w14:paraId="185E2900" w14:textId="51D0FD0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0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orov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B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haszo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llo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chond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a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y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ec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RO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leas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909-95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98700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52/physrev.00026.2013]</w:t>
      </w:r>
    </w:p>
    <w:p w14:paraId="6F57B2FF" w14:textId="3416A50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0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e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x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rf2-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-cadher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irw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Free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adic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2-6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8456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freeradbiomed.2016.01.026]</w:t>
      </w:r>
    </w:p>
    <w:p w14:paraId="127AE437" w14:textId="616690A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10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X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x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op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-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i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pi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9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43894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2931-019-1158-z]</w:t>
      </w:r>
    </w:p>
    <w:p w14:paraId="0F91C3F6" w14:textId="069AC28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0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ascon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I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de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irau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pi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nie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ili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lla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i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ssoli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e-2-depend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ho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c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ticip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t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gge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poietin-1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loo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2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82-249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281686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2/blood-2003-03-0670]</w:t>
      </w:r>
    </w:p>
    <w:p w14:paraId="66176DC3" w14:textId="0159614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0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ammoto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ik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mmo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llag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stoslavsk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g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khat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P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poietin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qui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19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hoGA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k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vo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h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82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910-2391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756270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74/jbc.M702169200]</w:t>
      </w:r>
    </w:p>
    <w:p w14:paraId="2BDAB0ED" w14:textId="5647469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0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Q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a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tw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to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tro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88892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5-0025-1]</w:t>
      </w:r>
    </w:p>
    <w:p w14:paraId="7FC23AD4" w14:textId="4982193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0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-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rac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y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i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vo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iator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flam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01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4793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31339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55/2016/2347938]</w:t>
      </w:r>
    </w:p>
    <w:p w14:paraId="5957C2D6" w14:textId="6B7F9758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0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utopha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2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86-229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65802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80/15548627.2016.1230584]</w:t>
      </w:r>
    </w:p>
    <w:p w14:paraId="16DA7445" w14:textId="7844241D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arton'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e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live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-100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1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16909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20-01617-7]</w:t>
      </w:r>
    </w:p>
    <w:p w14:paraId="55AB3D74" w14:textId="373B86C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1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aked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menic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kamo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hi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e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irais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erad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therl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lf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70S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nase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ss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51-55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73089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ctm.17-0200]</w:t>
      </w:r>
    </w:p>
    <w:p w14:paraId="2561626F" w14:textId="30B876A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1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Islam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N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m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stphal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wlan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uadr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hattachary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hattachary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chond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f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-marrow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Na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2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59-76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50448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nm.2736]</w:t>
      </w:r>
    </w:p>
    <w:p w14:paraId="240A0741" w14:textId="3940A11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1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hmad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kherj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tnai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um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n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um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h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war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h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hanpurk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baliraj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hos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raw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o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chond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o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&amp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c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icac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MBO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994-10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43122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embj.201386030]</w:t>
      </w:r>
    </w:p>
    <w:p w14:paraId="2FC514AB" w14:textId="5ACD07F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1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a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p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ros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n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R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ilit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i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pl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561-157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53117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727/096368915X689776]</w:t>
      </w:r>
    </w:p>
    <w:p w14:paraId="36B6A59C" w14:textId="2556BAB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1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pp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</w:t>
      </w:r>
      <w:r w:rsidRPr="006C66E4">
        <w:rPr>
          <w:rFonts w:ascii="Book Antiqua" w:eastAsia="Book Antiqua" w:hAnsi="Book Antiqua" w:cs="Book Antiqua"/>
          <w:color w:val="000000"/>
        </w:rPr>
        <w:noBreakHyphen/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rom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241-12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6286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892/ijmm.2018.4047]</w:t>
      </w:r>
    </w:p>
    <w:p w14:paraId="17FC2213" w14:textId="76D684F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1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El-Shennawy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F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a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dw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del-Hame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am-El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-Ashk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u-Zah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ar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ri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istosomia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arasit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87-59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0103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645/15-754.1]</w:t>
      </w:r>
    </w:p>
    <w:p w14:paraId="3EB3E28F" w14:textId="05E3AD1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bin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irp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731-174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25725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892/mmr.2017.8096]</w:t>
      </w:r>
    </w:p>
    <w:p w14:paraId="16074F82" w14:textId="6F8AE46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1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h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Z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sis/cirrhos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8152-816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2906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748/wjg.v23.i46.8152]</w:t>
      </w:r>
    </w:p>
    <w:p w14:paraId="3181F39D" w14:textId="29E207E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ho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lp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ar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ne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f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g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bin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fung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MC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Ophthalm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72700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2886-019-1235-6]</w:t>
      </w:r>
    </w:p>
    <w:p w14:paraId="616B8927" w14:textId="2DDF6F2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2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Itab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o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tana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okobat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k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sak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kut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imo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iot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vers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stablish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C-2-enginee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ee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84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04874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s41598-019-43298-0]</w:t>
      </w:r>
    </w:p>
    <w:p w14:paraId="75798311" w14:textId="6AFECC6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2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a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nt/β-caten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88939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5-0060-y]</w:t>
      </w:r>
    </w:p>
    <w:p w14:paraId="51A62494" w14:textId="7DB826C3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2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nt5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ncano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nt/J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nt/PK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ibu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tro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Lo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9022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65809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371/journal.pone.0090229]</w:t>
      </w:r>
    </w:p>
    <w:p w14:paraId="6DD60FEA" w14:textId="2D65E32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2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R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o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f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ist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id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es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tro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2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270-128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15494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jcp.24282]</w:t>
      </w:r>
    </w:p>
    <w:p w14:paraId="482D6F28" w14:textId="3DA9711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2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h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i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nt/β-Caten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id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ch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532-153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54650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jcb.25069]</w:t>
      </w:r>
    </w:p>
    <w:p w14:paraId="120E21C8" w14:textId="024AA05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2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F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irw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en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6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79140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9-1452-1]</w:t>
      </w:r>
    </w:p>
    <w:p w14:paraId="4332BDBD" w14:textId="6B21904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2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o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el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bla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-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FGF-10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biliz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-resid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64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8693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srep21642]</w:t>
      </w:r>
    </w:p>
    <w:p w14:paraId="0CA5CB76" w14:textId="1A109AB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2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gal-α7nACh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en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bla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52225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20-01757-w]</w:t>
      </w:r>
    </w:p>
    <w:p w14:paraId="4F7B3280" w14:textId="731EC6B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2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ilv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pes-Pachec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H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ru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l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livei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is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pelozz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a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los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irne-Li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cc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ig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g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ri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rom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ri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132-e14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11699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97/CCM.0000000000002833]</w:t>
      </w:r>
    </w:p>
    <w:p w14:paraId="444D4106" w14:textId="415A9E32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2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o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nm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uok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riuc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dentific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moattra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vol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ra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s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on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r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1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1069-1107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81360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28/JVI.05318-11]</w:t>
      </w:r>
    </w:p>
    <w:p w14:paraId="62C46BED" w14:textId="7E1199F8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3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arocc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F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u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l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ne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canta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zeve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st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ambi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a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beiro-dos-Sant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ri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ro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gas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rdiopath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rq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ra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ard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60-46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56809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5935/abc.20130058]</w:t>
      </w:r>
    </w:p>
    <w:p w14:paraId="246D60C1" w14:textId="3EB54C7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3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ilv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N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eit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u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zeve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concel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rvalh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a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nt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R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myocard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rdia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ocard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ro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g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rdiomyopath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8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98486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crt470]</w:t>
      </w:r>
    </w:p>
    <w:p w14:paraId="1325970B" w14:textId="6A39B7C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3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ammam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OA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khafi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nsou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maz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delsala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enaw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-Khati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arton'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elly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bin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aziquant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istoso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nsoni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s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00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87622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srep21005]</w:t>
      </w:r>
    </w:p>
    <w:p w14:paraId="24204D0D" w14:textId="4825085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3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lie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istoso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aponicum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xp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(Maywood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2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3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85-59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67801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258/ebm.2012.011362]</w:t>
      </w:r>
    </w:p>
    <w:p w14:paraId="0638AD37" w14:textId="0B7EC60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13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anganeh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E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ud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avar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ssei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hosrojerd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e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ishman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jor-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LB/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Le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1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97-10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62263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imlet.2019.10.008]</w:t>
      </w:r>
    </w:p>
    <w:p w14:paraId="4759C104" w14:textId="5B68DF9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3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ulut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Ö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Ürs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İ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sicle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i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modula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immun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ord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RS-CoV-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urk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3-28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59536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906/biy-2002-79]</w:t>
      </w:r>
    </w:p>
    <w:p w14:paraId="594E8C78" w14:textId="282163B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3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arrell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R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ovic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jon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senijev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olarev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me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83568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90/cells8121605]</w:t>
      </w:r>
    </w:p>
    <w:p w14:paraId="356FC584" w14:textId="0C18AC4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arab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n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guy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T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merg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agn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w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36581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90/cells9051111]</w:t>
      </w:r>
    </w:p>
    <w:p w14:paraId="1BF91E57" w14:textId="60F3E3C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3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ardpou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midie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leahm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rifz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ghikha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harv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a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tw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in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en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3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8249-825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37810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jcp.27669]</w:t>
      </w:r>
    </w:p>
    <w:p w14:paraId="3F0DAAB9" w14:textId="3EF9213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3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evi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f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-27a-3p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ri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599-e6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31760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97/CCM.0000000000004315]</w:t>
      </w:r>
    </w:p>
    <w:p w14:paraId="0A5B611D" w14:textId="66AC732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4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o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-146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ibu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icac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leukin-1β-Pri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ps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208-122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09068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tem.2564]</w:t>
      </w:r>
    </w:p>
    <w:p w14:paraId="6EA94A35" w14:textId="1FC60B8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4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Varkouh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K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erk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mes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gn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oy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ba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ster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nt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rl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ff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feron-γ-pri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scherich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li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nesthesiolo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3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78-79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87015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97/ALN.0000000000002655]</w:t>
      </w:r>
    </w:p>
    <w:p w14:paraId="6F90C7B1" w14:textId="41465122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14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h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G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bo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s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h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scherich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oxin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2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16-12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93981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tem.1504]</w:t>
      </w:r>
    </w:p>
    <w:p w14:paraId="2049B5A2" w14:textId="0238E23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4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ao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Q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dapat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s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cr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0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961-197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45167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4049/jimmunol.1801534]</w:t>
      </w:r>
    </w:p>
    <w:p w14:paraId="46C9C3B8" w14:textId="6AA4DF1D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4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aek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okomiz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dentific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TB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em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-3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04202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smim.2017.07.010]</w:t>
      </w:r>
    </w:p>
    <w:p w14:paraId="456648B4" w14:textId="22B671ED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4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ton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L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be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m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i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uba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r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K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chemia-reperfu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ondition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n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f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irc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at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pi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26873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2931-017-0704-9]</w:t>
      </w:r>
    </w:p>
    <w:p w14:paraId="7FFFF994" w14:textId="7A9F748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4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biliz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ri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HGF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96968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7-0662-7]</w:t>
      </w:r>
    </w:p>
    <w:p w14:paraId="1A169AF4" w14:textId="3CA39D1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4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hatr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chard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ul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uen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i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37863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8-0774-8]</w:t>
      </w:r>
    </w:p>
    <w:p w14:paraId="7043439A" w14:textId="61A5349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4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Qia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RN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190-120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49656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5966/sctm.2015-0348]</w:t>
      </w:r>
    </w:p>
    <w:p w14:paraId="5F85574A" w14:textId="0FCDB6E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4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hao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-GaIN/LP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op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tro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rug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eve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87-289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69532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2147/DDDT.S220190]</w:t>
      </w:r>
    </w:p>
    <w:p w14:paraId="1972A4E7" w14:textId="56269A42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5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evi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ocard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PK/mTOR-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u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515-753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42496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11/jcmm.15378]</w:t>
      </w:r>
    </w:p>
    <w:p w14:paraId="5E2CDE6D" w14:textId="642C496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15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effun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E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udenciatt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o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Sc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ome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s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ate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nsive-c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Hypothe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42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976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37136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mehy.2020.109769]</w:t>
      </w:r>
    </w:p>
    <w:p w14:paraId="7A5DD163" w14:textId="487F701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V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Condition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op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F-κ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oxin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06032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90/ijms20092208]</w:t>
      </w:r>
    </w:p>
    <w:p w14:paraId="7C36C257" w14:textId="03912F2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5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sam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h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mko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g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sak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aku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zuk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m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kamor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mat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ga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segaw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tsuyak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eptococc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yto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2-31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39730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jcyt.2018.01.003]</w:t>
      </w:r>
    </w:p>
    <w:p w14:paraId="5BCA7BB7" w14:textId="559DAC1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5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aye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rl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ster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van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'To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ff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minish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ove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llow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ntilator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tensive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x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47233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40635-015-0065-y]</w:t>
      </w:r>
    </w:p>
    <w:p w14:paraId="01F8FBEB" w14:textId="639C82C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5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Park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h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x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fu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ora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7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3-5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07618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36/thoraxjnl-2018-211576]</w:t>
      </w:r>
    </w:p>
    <w:p w14:paraId="47E51114" w14:textId="7F62945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5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artínez-González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I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c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scla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e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lce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ekeland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ru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ll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3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agoni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lu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-like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oxin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pi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52-56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65657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65/rcmb.2012-0406OC]</w:t>
      </w:r>
    </w:p>
    <w:p w14:paraId="39CD1AA3" w14:textId="2078C43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5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a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CL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W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K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33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erg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spectiv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6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88662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89/fimmu.2019.00364]</w:t>
      </w:r>
    </w:p>
    <w:p w14:paraId="0C83BF0D" w14:textId="4B68568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5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ygenase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3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301-73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36255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jcp.27488]</w:t>
      </w:r>
    </w:p>
    <w:p w14:paraId="3545156A" w14:textId="1829093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5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e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cCar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k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wa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ven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poiet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Lo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26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78033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371/journal.pmed.0040269]</w:t>
      </w:r>
    </w:p>
    <w:p w14:paraId="3653461F" w14:textId="20CCC1C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6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i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GFβ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ac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17/Tre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l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69891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20-01826-0]</w:t>
      </w:r>
    </w:p>
    <w:p w14:paraId="33B5D919" w14:textId="0735B9E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6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hao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F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i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b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GF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armac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857-86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807440</w:t>
      </w:r>
      <w:r w:rsidR="00035F64">
        <w:rPr>
          <w:rFonts w:ascii="Book Antiqua" w:eastAsia="Book Antiqua" w:hAnsi="Book Antiqua" w:cs="Book Antiqua"/>
          <w:color w:val="000000"/>
        </w:rPr>
        <w:t>]</w:t>
      </w:r>
    </w:p>
    <w:p w14:paraId="625652A5" w14:textId="7F7C6698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6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hao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F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i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b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velop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cus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583-158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57334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892/mmr.2014.1988]</w:t>
      </w:r>
    </w:p>
    <w:p w14:paraId="24AD777C" w14:textId="627EB42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6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e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OR/STAT-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ri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ys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optos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ch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2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637-365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24289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jcb.27642]</w:t>
      </w:r>
    </w:p>
    <w:p w14:paraId="2DCD86F9" w14:textId="1488D2D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6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h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130/E2F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ilit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84190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9-1169-1]</w:t>
      </w:r>
    </w:p>
    <w:p w14:paraId="40BFB767" w14:textId="2E0FAEA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6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Ima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ub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r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d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ong-Po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rackow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kamiz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hli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lutsk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nning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tensin-conver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zy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ilur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Nat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3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12-11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600107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nature03712]</w:t>
      </w:r>
    </w:p>
    <w:p w14:paraId="15EBC60F" w14:textId="5375260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6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tensin-Conver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zy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c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pl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699-171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29135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727/096368914X685087]</w:t>
      </w:r>
    </w:p>
    <w:p w14:paraId="1119E68C" w14:textId="0F07FE7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6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ilie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r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masundar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lliv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zuriag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een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o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rz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tensin-conver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zy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onaviru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Nat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2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50-45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464738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nature02145]</w:t>
      </w:r>
    </w:p>
    <w:p w14:paraId="29AE4C12" w14:textId="2364A1D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6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N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i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tensin-conver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zy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CE2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ri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2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66065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054-020-03120-0]</w:t>
      </w:r>
    </w:p>
    <w:p w14:paraId="1EA925C2" w14:textId="57F6FBF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6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P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R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ilit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h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9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994-200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49287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74/jbc.M114.605063]</w:t>
      </w:r>
    </w:p>
    <w:p w14:paraId="5A1A476F" w14:textId="1EE8FEB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7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a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-Prostano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Hu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Gene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21-63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15885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89/hum.2016.003]</w:t>
      </w:r>
    </w:p>
    <w:p w14:paraId="778AD665" w14:textId="543923A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C66E4">
        <w:rPr>
          <w:rFonts w:ascii="Book Antiqua" w:eastAsia="Book Antiqua" w:hAnsi="Book Antiqua" w:cs="Book Antiqua"/>
          <w:color w:val="000000"/>
        </w:rPr>
        <w:t>17</w:t>
      </w:r>
      <w:r w:rsidR="00161231" w:rsidRPr="006C66E4">
        <w:rPr>
          <w:rFonts w:ascii="Book Antiqua" w:eastAsia="Book Antiqua" w:hAnsi="Book Antiqua" w:cs="Book Antiqua"/>
          <w:color w:val="000000"/>
        </w:rPr>
        <w:t>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lmeid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R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i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concel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bos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P-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/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ruitmen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or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66-47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05231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stemcr.2016.02.012]</w:t>
      </w:r>
    </w:p>
    <w:p w14:paraId="5B0067ED" w14:textId="2456576D" w:rsidR="00161231" w:rsidRPr="006C66E4" w:rsidRDefault="00161231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7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he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ific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R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nef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diation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cosit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eath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44510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s41419-018-0310-x]</w:t>
      </w:r>
    </w:p>
    <w:p w14:paraId="244FDAFA" w14:textId="15D3A1F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7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usto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L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leih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y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nnenber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nnenber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iurb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ro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cVer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l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minsk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j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a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ilit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leuk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IL)-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R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884-89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08941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5966/sctm.2013-0033]</w:t>
      </w:r>
    </w:p>
    <w:p w14:paraId="26906D15" w14:textId="702276C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7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odriguez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n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hammadipo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ara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muchek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ci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eb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condition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lie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gm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Immuno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09672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90/cells8050462]</w:t>
      </w:r>
    </w:p>
    <w:p w14:paraId="0DB58451" w14:textId="4BFAFC7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7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aldañ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nsiam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llé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nceb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rcía-R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labo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reg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llow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lu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76031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9-1156-6]</w:t>
      </w:r>
    </w:p>
    <w:p w14:paraId="07A1C80F" w14:textId="38AC424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7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GF-β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nect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e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681-169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35781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892/mmr.2016.5416]</w:t>
      </w:r>
    </w:p>
    <w:p w14:paraId="64849681" w14:textId="63CD621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7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ilv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pes-Pachec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st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tok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vel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or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pelozz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a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tfil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u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i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a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cc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icosapentaeno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g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ri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ps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44367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9-1365-z]</w:t>
      </w:r>
    </w:p>
    <w:p w14:paraId="4D8EAF66" w14:textId="54774BD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7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paggiar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pobianc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cchett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ngar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ett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natu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action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ide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pa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re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2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-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loo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484-149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623942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2/blood-2005-07-2775]</w:t>
      </w:r>
    </w:p>
    <w:p w14:paraId="75EBC267" w14:textId="3BF49BE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7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asalov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OV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sno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limo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motyu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ozl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vano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yushi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ori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akiro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rovlyansk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n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van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ush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tic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ifi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n-Structu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accin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(Basel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02423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90/vaccines8010062]</w:t>
      </w:r>
    </w:p>
    <w:p w14:paraId="708DEE43" w14:textId="7EEF328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8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e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cRNA-p2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pac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ypox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conditionin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35932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8-1031-x]</w:t>
      </w:r>
    </w:p>
    <w:p w14:paraId="0FFA827E" w14:textId="65EFAE0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8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nteb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drigue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n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lk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r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muchek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ara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hammadipo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ci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C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rt-ter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ysiolog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ypox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30518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8-1007-x]</w:t>
      </w:r>
    </w:p>
    <w:p w14:paraId="186CE2E2" w14:textId="7AAB35D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8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pl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29-264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69528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727/096368915X687499]</w:t>
      </w:r>
    </w:p>
    <w:p w14:paraId="2448BA0A" w14:textId="7A022568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8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ndomiz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log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irrhosi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g/Th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620-162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94259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11/jgh.12653]</w:t>
      </w:r>
    </w:p>
    <w:p w14:paraId="1515E57B" w14:textId="6E7A0963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8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F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o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mod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icac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gn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ro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compens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irrhos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74-78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29327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11/jgh.14081]</w:t>
      </w:r>
    </w:p>
    <w:p w14:paraId="04115CFB" w14:textId="5B1A344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8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bin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s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chan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-Re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-on-Chro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ilure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in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01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13075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86345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55/2019/4130757]</w:t>
      </w:r>
    </w:p>
    <w:p w14:paraId="2928ACA0" w14:textId="288191B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8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i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f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ong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V-re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il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irrhos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65082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20-01787-4]</w:t>
      </w:r>
    </w:p>
    <w:p w14:paraId="18734CBF" w14:textId="522B4C48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8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alam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ekr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h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hnass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tf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h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s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iph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u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log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gypt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CV-posi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-st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88668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crt459]</w:t>
      </w:r>
    </w:p>
    <w:p w14:paraId="1A53EDF7" w14:textId="30A143FA" w:rsidR="00A77B3E" w:rsidRPr="00DD023B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D023B">
        <w:rPr>
          <w:rFonts w:ascii="Book Antiqua" w:eastAsia="Book Antiqua" w:hAnsi="Book Antiqua" w:cs="Book Antiqua"/>
          <w:color w:val="000000"/>
        </w:rPr>
        <w:lastRenderedPageBreak/>
        <w:t>188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="00035F64" w:rsidRPr="00DD023B">
        <w:rPr>
          <w:rFonts w:ascii="Book Antiqua" w:eastAsia="Book Antiqua" w:hAnsi="Book Antiqua" w:cs="Book Antiqua"/>
          <w:b/>
          <w:bCs/>
          <w:color w:val="000000"/>
        </w:rPr>
        <w:t>CDC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. </w:t>
      </w:r>
      <w:r w:rsidRPr="00DD023B">
        <w:rPr>
          <w:rFonts w:ascii="Book Antiqua" w:eastAsia="Book Antiqua" w:hAnsi="Book Antiqua" w:cs="Book Antiqua"/>
          <w:color w:val="000000"/>
        </w:rPr>
        <w:t>Middle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East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Respiratory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Syndrome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(MERS)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. </w:t>
      </w:r>
      <w:r w:rsidRPr="00DD023B">
        <w:rPr>
          <w:rFonts w:ascii="Book Antiqua" w:eastAsia="Book Antiqua" w:hAnsi="Book Antiqua" w:cs="Book Antiqua"/>
          <w:color w:val="000000"/>
        </w:rPr>
        <w:t>2019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[cited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5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March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2021].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In: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Centers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for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Disease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Control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and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Prevention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[Internet].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Available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from: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https://www.cdc.gov/coronavirus/mers/about/index.html</w:t>
      </w:r>
    </w:p>
    <w:p w14:paraId="20DCE783" w14:textId="7F7DADC3" w:rsidR="00A77B3E" w:rsidRPr="00DD023B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D023B">
        <w:rPr>
          <w:rFonts w:ascii="Book Antiqua" w:eastAsia="Book Antiqua" w:hAnsi="Book Antiqua" w:cs="Book Antiqua"/>
          <w:color w:val="000000"/>
        </w:rPr>
        <w:t>189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="00C010C8" w:rsidRPr="00DD023B">
        <w:rPr>
          <w:rFonts w:ascii="Book Antiqua" w:eastAsia="Book Antiqua" w:hAnsi="Book Antiqua" w:cs="Book Antiqua"/>
          <w:b/>
          <w:bCs/>
          <w:color w:val="000000"/>
        </w:rPr>
        <w:t>CDC</w:t>
      </w:r>
      <w:r w:rsidR="00C010C8" w:rsidRPr="00DD023B">
        <w:rPr>
          <w:rFonts w:ascii="Book Antiqua" w:eastAsia="Book Antiqua" w:hAnsi="Book Antiqua" w:cs="Book Antiqua"/>
          <w:color w:val="000000"/>
        </w:rPr>
        <w:t xml:space="preserve">. </w:t>
      </w:r>
      <w:r w:rsidRPr="00DD023B">
        <w:rPr>
          <w:rFonts w:ascii="Book Antiqua" w:eastAsia="Book Antiqua" w:hAnsi="Book Antiqua" w:cs="Book Antiqua"/>
          <w:color w:val="000000"/>
        </w:rPr>
        <w:t>Influenza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Type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A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Viruses,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Avian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Influenza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(Flu);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2017</w:t>
      </w:r>
      <w:r w:rsidR="00C010C8" w:rsidRPr="00DD023B">
        <w:rPr>
          <w:rFonts w:ascii="Book Antiqua" w:eastAsia="Book Antiqua" w:hAnsi="Book Antiqua" w:cs="Book Antiqua"/>
          <w:color w:val="000000"/>
        </w:rPr>
        <w:t>.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[cited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5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March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2021].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In: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Centers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for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Disease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Control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and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Prevention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[Internet].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Available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from: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https://www.cdc.gov/flu/avianflu/influenza-a-virus-subtypes.htm</w:t>
      </w:r>
    </w:p>
    <w:p w14:paraId="55AA4AB4" w14:textId="1380151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D023B">
        <w:rPr>
          <w:rFonts w:ascii="Book Antiqua" w:eastAsia="Book Antiqua" w:hAnsi="Book Antiqua" w:cs="Book Antiqua"/>
          <w:color w:val="000000"/>
        </w:rPr>
        <w:t>190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="00C010C8" w:rsidRPr="00DD023B">
        <w:rPr>
          <w:rFonts w:ascii="Book Antiqua" w:eastAsia="Book Antiqua" w:hAnsi="Book Antiqua" w:cs="Book Antiqua"/>
          <w:b/>
          <w:bCs/>
          <w:color w:val="000000"/>
        </w:rPr>
        <w:t>WHO</w:t>
      </w:r>
      <w:r w:rsidR="00C010C8" w:rsidRPr="00DD023B">
        <w:rPr>
          <w:rFonts w:ascii="Book Antiqua" w:eastAsia="Book Antiqua" w:hAnsi="Book Antiqua" w:cs="Book Antiqua"/>
          <w:color w:val="000000"/>
        </w:rPr>
        <w:t xml:space="preserve">. </w:t>
      </w:r>
      <w:r w:rsidRPr="00DD023B">
        <w:rPr>
          <w:rFonts w:ascii="Book Antiqua" w:eastAsia="Book Antiqua" w:hAnsi="Book Antiqua" w:cs="Book Antiqua"/>
          <w:color w:val="000000"/>
        </w:rPr>
        <w:t>Avian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influenza: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food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safety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issues;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2006</w:t>
      </w:r>
      <w:r w:rsidR="00C010C8" w:rsidRPr="00DD023B">
        <w:rPr>
          <w:rFonts w:ascii="Book Antiqua" w:eastAsia="Book Antiqua" w:hAnsi="Book Antiqua" w:cs="Book Antiqua"/>
          <w:color w:val="000000"/>
        </w:rPr>
        <w:t>.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[cited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5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March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2021].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In: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World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Health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Organization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[Internet].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Available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from: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bookmarkStart w:id="6" w:name="OLE_LINK21"/>
      <w:r w:rsidRPr="00DD023B">
        <w:rPr>
          <w:rFonts w:ascii="Book Antiqua" w:eastAsia="Book Antiqua" w:hAnsi="Book Antiqua" w:cs="Book Antiqua"/>
          <w:color w:val="000000"/>
        </w:rPr>
        <w:t>https://www.who.int/foodsafety/areas_work/zoonose/avian/en/index1.html</w:t>
      </w:r>
      <w:bookmarkEnd w:id="6"/>
    </w:p>
    <w:p w14:paraId="0100CB7D" w14:textId="4C8F1BA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9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i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r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dem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uen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H7N9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ngineering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(Beijing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153-116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29262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eng.2020.02.006]</w:t>
      </w:r>
    </w:p>
    <w:p w14:paraId="168B23B3" w14:textId="26F5E3C3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9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imonso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OE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giakak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ld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ss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ohans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lé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tsch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basci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alouss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kland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r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ko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ma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oest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llgren-Johans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il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oachims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äggl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s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htiö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rida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ndber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orsgr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ampe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i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innem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an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v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w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rom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199-121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28565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5966/sctm.2015-0021]</w:t>
      </w:r>
    </w:p>
    <w:p w14:paraId="72E540B9" w14:textId="54DEFC9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9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e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mb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skale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krabart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lison-Hugh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ru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C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E2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c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ging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6-22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2575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4336/AD.2020.0228]</w:t>
      </w:r>
    </w:p>
    <w:p w14:paraId="5FF0F579" w14:textId="27E19A7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9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h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u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arton'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elly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pneumoni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46083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20-01725-4]</w:t>
      </w:r>
    </w:p>
    <w:p w14:paraId="3A0619B8" w14:textId="7E3F2DF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9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Pe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ergis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valesc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s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e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6780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20-01802-8]</w:t>
      </w:r>
    </w:p>
    <w:p w14:paraId="17157DDD" w14:textId="7ADA8FD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9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proa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uen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onaviru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9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44837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20-01699-3]</w:t>
      </w:r>
    </w:p>
    <w:p w14:paraId="2E8A4ED8" w14:textId="1C42F2C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9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olchi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yedjafar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eshirylajim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tur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27-43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2810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7/s12015-020-09973-w]</w:t>
      </w:r>
    </w:p>
    <w:p w14:paraId="0AFF79DB" w14:textId="377DF20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9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oger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J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r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nn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rei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i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ntidr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ne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R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iona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se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42344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2967-020-02380-2]</w:t>
      </w:r>
    </w:p>
    <w:p w14:paraId="05F281AE" w14:textId="054585A3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9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oll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rzenie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mhieh-Mil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iss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ol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in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ort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agulopath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mboprophylaxi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ua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live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fe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icac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9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57426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89/fimmu.2020.01091]</w:t>
      </w:r>
    </w:p>
    <w:p w14:paraId="4365AFC0" w14:textId="35AEB07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trosp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rt-ter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icac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47-67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4221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jinf.2020.05.020]</w:t>
      </w:r>
    </w:p>
    <w:p w14:paraId="2F1433CA" w14:textId="50E6C1D2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0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Naik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K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d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ngu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ngupt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nawa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a-1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44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virul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cobacter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cobacter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ubercul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thelici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3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gen-Activ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nase-Depend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73982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28/iai.00471-17]</w:t>
      </w:r>
    </w:p>
    <w:p w14:paraId="35139A76" w14:textId="3E09B46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20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ai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la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n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r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ed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huj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um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f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rug-toler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-privileg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ic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cobacter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uberculos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Na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ommu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6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54678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s41467-020-16877-3]</w:t>
      </w:r>
    </w:p>
    <w:p w14:paraId="4C195EAF" w14:textId="0AEF683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0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ope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ifall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l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mpos-Ne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271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s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ic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ishman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antu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Lo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016292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62290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371/journal.pone.0162927]</w:t>
      </w:r>
    </w:p>
    <w:p w14:paraId="045233CC" w14:textId="081C9513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0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Qiao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po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is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megalo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r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9-22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10563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7/s12250-016-3754-0]</w:t>
      </w:r>
    </w:p>
    <w:p w14:paraId="6099D2E1" w14:textId="212D581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0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oland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A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ey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y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rad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e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meida-Porad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i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ervo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megaloviru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pl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820-83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59282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11/ajt.12642]</w:t>
      </w:r>
    </w:p>
    <w:p w14:paraId="083BDD4E" w14:textId="3140D09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0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eisel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se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mid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inewe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delk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nn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immerman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ng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nzg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gistiric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Ö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r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äuben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megalo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ai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suppres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po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iator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flam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01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89863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78259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55/2014/898630]</w:t>
      </w:r>
    </w:p>
    <w:p w14:paraId="7BA5AB76" w14:textId="16819ED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0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undi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dbl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Örv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re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dber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t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k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rolid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an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siste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vo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po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rythr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gen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lica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loo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arrow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pl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172-117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880404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bbmt.2008.08.003]</w:t>
      </w:r>
    </w:p>
    <w:p w14:paraId="1DAFBB91" w14:textId="34EC588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0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vanz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o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tol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ia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liman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nzo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s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c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chion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is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palt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scepti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cent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/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rpesviru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Lo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7141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94075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371/journal.pone.0071412]</w:t>
      </w:r>
    </w:p>
    <w:p w14:paraId="79BB5A27" w14:textId="395C5E2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0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lic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r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1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8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03517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1743-422X-8-486]</w:t>
      </w:r>
    </w:p>
    <w:p w14:paraId="237E7804" w14:textId="70A83C7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2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se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is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tro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096-61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72737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90/ijms15046096]</w:t>
      </w:r>
    </w:p>
    <w:p w14:paraId="45CEF005" w14:textId="6F5DFFD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1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hanuncha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nr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boon-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thavatha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ng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itithanyano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opis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v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uen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H5N1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34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matopoie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Lo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8180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33996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371/journal.pone.0081805]</w:t>
      </w:r>
    </w:p>
    <w:p w14:paraId="2EDABCFE" w14:textId="3E82B1C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1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otte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EJ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wder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r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P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eno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vo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ID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Hu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troviru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1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87-19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92934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89/aid.2010.0114]</w:t>
      </w:r>
    </w:p>
    <w:p w14:paraId="18913990" w14:textId="0CCB06C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1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e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g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lhot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pt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ngh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C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ge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e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pac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ai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dn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xp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1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66-227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80628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yexcr.2013.06.008]</w:t>
      </w:r>
    </w:p>
    <w:p w14:paraId="165A0243" w14:textId="6DDCD91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1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ervenakov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kim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ilye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kovle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cKenzi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rvena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iccar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kuoka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a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miss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ongifor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cephalopath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eatu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fu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1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5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755-176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30337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11/j.1537-2995.2010.03041.x]</w:t>
      </w:r>
    </w:p>
    <w:p w14:paraId="1615799E" w14:textId="5B74252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1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erglund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K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ti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cza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nab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V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privileg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e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as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genic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e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ul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27308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7-0742-8]</w:t>
      </w:r>
    </w:p>
    <w:p w14:paraId="50E75B7E" w14:textId="4F56D3A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1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onsentiu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in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ol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D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genic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e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vo?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ge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5-31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93323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2217/rme.15.14]</w:t>
      </w:r>
    </w:p>
    <w:p w14:paraId="56ADDA59" w14:textId="28EE34E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riffi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y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ages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c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t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don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ic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e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rn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r?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0-5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20727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icb.2012.67]</w:t>
      </w:r>
    </w:p>
    <w:p w14:paraId="669E5F8C" w14:textId="05FEDCA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21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erebichez-Fridma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tero-Olve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ur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plica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te-of-the-a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vie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ulta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Qaboo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Univ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264-e27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60726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8295/squmj.2018.18.03.002]</w:t>
      </w:r>
    </w:p>
    <w:p w14:paraId="64C4682E" w14:textId="7F559C3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itev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pprit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snowsk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-Shafe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ül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vva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n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chö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tho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LRP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s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xsackie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3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rdiomyopath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2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43421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s41598-018-20686-6]</w:t>
      </w:r>
    </w:p>
    <w:p w14:paraId="5DDDA33F" w14:textId="4FCA94E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2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ifi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ygenase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id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ch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1-12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15366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59/000492847]</w:t>
      </w:r>
    </w:p>
    <w:bookmarkEnd w:id="5"/>
    <w:p w14:paraId="1ACC8F5E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  <w:sectPr w:rsidR="00A77B3E" w:rsidRPr="006C66E4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4A4B6B5" w14:textId="7777777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2E020204" w14:textId="55321ED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h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cl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fli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est.</w:t>
      </w:r>
    </w:p>
    <w:p w14:paraId="1E141924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04152AB6" w14:textId="77393DE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tic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pen-acc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tic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l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-h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di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er-revie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ern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viewer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ribu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cord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re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m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ribu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nCommerc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C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-N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.0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cens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th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ribut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mi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ap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il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or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n-commercial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ce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riv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ork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erm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vid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igin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or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per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n-commercia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e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ttp://creativecommons.org/Licenses/by-nc/4.0/</w:t>
      </w:r>
    </w:p>
    <w:p w14:paraId="3B14372C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11956F86" w14:textId="09D9007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t>Manuscript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source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v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6C66E4" w:rsidRPr="006C66E4">
        <w:rPr>
          <w:rFonts w:ascii="Book Antiqua" w:eastAsia="Book Antiqua" w:hAnsi="Book Antiqua" w:cs="Book Antiqua"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anuscript</w:t>
      </w:r>
    </w:p>
    <w:p w14:paraId="2CE427AC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47D2A99B" w14:textId="766354E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t>Peer-review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started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8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1</w:t>
      </w:r>
    </w:p>
    <w:p w14:paraId="77C17B05" w14:textId="071CFBC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t>First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decision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1</w:t>
      </w:r>
    </w:p>
    <w:p w14:paraId="5499553E" w14:textId="10C7F45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t>Article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in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press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1968110E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4862FE48" w14:textId="0A31E2F2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t>Specialty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type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6C66E4" w:rsidRPr="006C66E4">
        <w:rPr>
          <w:rFonts w:ascii="Book Antiqua" w:eastAsia="Book Antiqua" w:hAnsi="Book Antiqua" w:cs="Book Antiqua"/>
          <w:color w:val="000000"/>
        </w:rPr>
        <w:t>d</w:t>
      </w:r>
      <w:r w:rsidRPr="006C66E4">
        <w:rPr>
          <w:rFonts w:ascii="Book Antiqua" w:eastAsia="Book Antiqua" w:hAnsi="Book Antiqua" w:cs="Book Antiqua"/>
          <w:color w:val="000000"/>
        </w:rPr>
        <w:t>iseases</w:t>
      </w:r>
    </w:p>
    <w:p w14:paraId="18C1F2D7" w14:textId="0039AD1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t>Country/Territory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of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origin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ia</w:t>
      </w:r>
    </w:p>
    <w:p w14:paraId="638DDE0C" w14:textId="7C8C3F3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t>Peer-review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report’s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scientific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quality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548C5830" w14:textId="15321E8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Gra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Excellent)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0</w:t>
      </w:r>
    </w:p>
    <w:p w14:paraId="271FFD82" w14:textId="0D50099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Gra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Ve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ood)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</w:t>
      </w:r>
      <w:r w:rsidR="006C66E4"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6C66E4" w:rsidRPr="006C66E4">
        <w:rPr>
          <w:rFonts w:ascii="Book Antiqua" w:eastAsia="Book Antiqua" w:hAnsi="Book Antiqua" w:cs="Book Antiqua"/>
          <w:color w:val="000000"/>
        </w:rPr>
        <w:t>B</w:t>
      </w:r>
    </w:p>
    <w:p w14:paraId="114D366D" w14:textId="72F654E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Gra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Good)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0</w:t>
      </w:r>
    </w:p>
    <w:p w14:paraId="5A2DB10A" w14:textId="401E189D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Gra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Fair)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0</w:t>
      </w:r>
    </w:p>
    <w:p w14:paraId="25EDA460" w14:textId="5B836AF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Gra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Poor)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0</w:t>
      </w:r>
    </w:p>
    <w:p w14:paraId="28C7C540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12E701F1" w14:textId="03C4961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  <w:sectPr w:rsidR="00A77B3E" w:rsidRPr="006C66E4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6C66E4">
        <w:rPr>
          <w:rFonts w:ascii="Book Antiqua" w:eastAsia="Book Antiqua" w:hAnsi="Book Antiqua" w:cs="Book Antiqua"/>
          <w:b/>
          <w:color w:val="000000"/>
        </w:rPr>
        <w:t>P-Reviewer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L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S-Editor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L-Editor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2B2954">
        <w:rPr>
          <w:rFonts w:ascii="Book Antiqua" w:eastAsia="Book Antiqua" w:hAnsi="Book Antiqua" w:cs="Book Antiqua"/>
          <w:bCs/>
          <w:color w:val="000000"/>
        </w:rPr>
        <w:t>Filipodia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P-Editor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43423E49" w14:textId="71D3E92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Legends</w:t>
      </w:r>
    </w:p>
    <w:p w14:paraId="60E59121" w14:textId="3AB07E2A" w:rsidR="00161231" w:rsidRPr="006C66E4" w:rsidRDefault="00161231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hAnsi="Book Antiqua"/>
          <w:noProof/>
        </w:rPr>
        <w:drawing>
          <wp:inline distT="0" distB="0" distL="0" distR="0" wp14:anchorId="32B25BA9" wp14:editId="7F732F6B">
            <wp:extent cx="5375930" cy="4091402"/>
            <wp:effectExtent l="0" t="0" r="0" b="444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7446" cy="409255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8E6FC95" w14:textId="6B530EC3" w:rsidR="00C010C8" w:rsidRDefault="00161231" w:rsidP="006C66E4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irect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acterial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ysi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phagocytosis</w:t>
      </w:r>
      <w:r w:rsidRPr="004E3B91">
        <w:rPr>
          <w:rFonts w:ascii="Book Antiqua" w:eastAsia="Book Antiqua" w:hAnsi="Book Antiqua" w:cs="Book Antiqua"/>
          <w:b/>
          <w:bCs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ptid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-37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β-defens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r w:rsidR="007B40B8">
        <w:rPr>
          <w:rFonts w:ascii="Book Antiqua" w:eastAsia="Book Antiqua" w:hAnsi="Book Antiqua" w:cs="Book Antiqua"/>
          <w:color w:val="000000"/>
        </w:rPr>
        <w:t xml:space="preserve"> (BD2)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cal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LCN2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ci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pt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HAMP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oleam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-dioxygen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IDO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SC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cid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Pr="006C66E4">
        <w:rPr>
          <w:rFonts w:ascii="Book Antiqua" w:hAnsi="Book Antiqua"/>
        </w:rPr>
        <w:fldChar w:fldCharType="begin">
          <w:fldData xml:space="preserve">PEVuZE5vdGU+PENpdGU+PEF1dGhvcj5Ew7xycjwvQXV0aG9yPjxZZWFyPjIwMDY8L1llYXI+PFJl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Ew7xycjwvQXV0aG9yPjxZZWFyPjIwMDY8L1llYXI+PFJl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23,24,30,31]</w:t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CN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M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r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Fe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ta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ta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ss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i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yptophan</w:t>
      </w:r>
      <w:r w:rsidR="007B40B8">
        <w:rPr>
          <w:rFonts w:ascii="Book Antiqua" w:eastAsia="Book Antiqua" w:hAnsi="Book Antiqua" w:cs="Book Antiqua"/>
          <w:color w:val="000000"/>
        </w:rPr>
        <w:t xml:space="preserve"> (Trp)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a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hAnsi="Book Antiqua"/>
        </w:rPr>
        <w:fldChar w:fldCharType="begin">
          <w:fldData xml:space="preserve">PEVuZE5vdGU+PENpdGU+PEF1dGhvcj5Kb2huc29uPC9BdXRob3I+PFllYXI+MjAxMjwvWWVhcj48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Kb2huc29uPC9BdXRob3I+PFllYXI+MjAxMjwvWWVhcj48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27,29]</w:t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rec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agocyt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</w:t>
      </w:r>
      <w:r w:rsidRPr="006C66E4">
        <w:rPr>
          <w:rFonts w:ascii="Book Antiqua" w:hAnsi="Book Antiqua"/>
          <w:lang w:val="en-IN"/>
        </w:rPr>
        <w:fldChar w:fldCharType="begin">
          <w:fldData xml:space="preserve">PEVuZE5vdGU+PENpdGU+PEF1dGhvcj5LaGFuPC9BdXRob3I+PFllYXI+MjAxNzwvWWVhcj48UmVj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</w:fldData>
        </w:fldChar>
      </w:r>
      <w:r w:rsidRPr="006C66E4">
        <w:rPr>
          <w:rFonts w:ascii="Book Antiqua" w:hAnsi="Book Antiqua"/>
          <w:lang w:val="en-IN"/>
        </w:rPr>
        <w:instrText xml:space="preserve"> ADDIN EN.CITE </w:instrText>
      </w:r>
      <w:r w:rsidRPr="006C66E4">
        <w:rPr>
          <w:rFonts w:ascii="Book Antiqua" w:hAnsi="Book Antiqua"/>
          <w:lang w:val="en-IN"/>
        </w:rPr>
        <w:fldChar w:fldCharType="begin">
          <w:fldData xml:space="preserve">PEVuZE5vdGU+PENpdGU+PEF1dGhvcj5LaGFuPC9BdXRob3I+PFllYXI+MjAxNzwvWWVhcj48UmVj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</w:fldData>
        </w:fldChar>
      </w:r>
      <w:r w:rsidRPr="006C66E4">
        <w:rPr>
          <w:rFonts w:ascii="Book Antiqua" w:hAnsi="Book Antiqua"/>
          <w:lang w:val="en-IN"/>
        </w:rPr>
        <w:instrText xml:space="preserve"> ADDIN EN.CITE.DATA </w:instrText>
      </w:r>
      <w:r w:rsidRPr="006C66E4">
        <w:rPr>
          <w:rFonts w:ascii="Book Antiqua" w:hAnsi="Book Antiqua"/>
          <w:lang w:val="en-IN"/>
        </w:rPr>
      </w:r>
      <w:r w:rsidRPr="006C66E4">
        <w:rPr>
          <w:rFonts w:ascii="Book Antiqua" w:hAnsi="Book Antiqua"/>
          <w:lang w:val="en-IN"/>
        </w:rPr>
        <w:fldChar w:fldCharType="end"/>
      </w:r>
      <w:r w:rsidRPr="006C66E4">
        <w:rPr>
          <w:rFonts w:ascii="Book Antiqua" w:hAnsi="Book Antiqua"/>
          <w:lang w:val="en-IN"/>
        </w:rPr>
      </w:r>
      <w:r w:rsidRPr="006C66E4">
        <w:rPr>
          <w:rFonts w:ascii="Book Antiqua" w:hAnsi="Book Antiqua"/>
          <w:lang w:val="en-IN"/>
        </w:rPr>
        <w:fldChar w:fldCharType="separate"/>
      </w:r>
      <w:r w:rsidRPr="006C66E4">
        <w:rPr>
          <w:rFonts w:ascii="Book Antiqua" w:hAnsi="Book Antiqua"/>
          <w:noProof/>
          <w:vertAlign w:val="superscript"/>
          <w:lang w:val="en-IN"/>
        </w:rPr>
        <w:t>[32]</w:t>
      </w:r>
      <w:r w:rsidRPr="006C66E4">
        <w:rPr>
          <w:rFonts w:ascii="Book Antiqua" w:hAnsi="Book Antiqua"/>
          <w:lang w:val="en-IN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hAnsi="Book Antiqua" w:cs="Book Antiqua"/>
          <w:color w:val="000000"/>
          <w:lang w:eastAsia="zh-CN"/>
        </w:rPr>
        <w:t xml:space="preserve"> </w:t>
      </w:r>
    </w:p>
    <w:p w14:paraId="61FD796D" w14:textId="16D30802" w:rsidR="00161231" w:rsidRPr="006C66E4" w:rsidRDefault="00161231" w:rsidP="006C66E4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C66E4">
        <w:rPr>
          <w:rFonts w:ascii="Book Antiqua" w:eastAsia="Book Antiqua" w:hAnsi="Book Antiqua" w:cs="Book Antiqua"/>
          <w:color w:val="000000"/>
        </w:rPr>
        <w:br w:type="page"/>
      </w:r>
    </w:p>
    <w:p w14:paraId="54282DA7" w14:textId="77777777" w:rsidR="00161231" w:rsidRPr="006C66E4" w:rsidRDefault="00161231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6C66E4">
        <w:rPr>
          <w:rFonts w:ascii="Book Antiqua" w:hAnsi="Book Antiqua"/>
          <w:noProof/>
        </w:rPr>
        <w:lastRenderedPageBreak/>
        <w:drawing>
          <wp:inline distT="0" distB="0" distL="0" distR="0" wp14:anchorId="00EF1196" wp14:editId="6E8268C1">
            <wp:extent cx="3734128" cy="2191446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0107" cy="21949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46C3E74" w14:textId="574AD812" w:rsidR="00161231" w:rsidRPr="006C66E4" w:rsidRDefault="00161231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Immunomodulatio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y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esenchymal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tem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SC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m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il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u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ndri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hAnsi="Book Antiqua"/>
        </w:rPr>
        <w:fldChar w:fldCharType="begin">
          <w:fldData xml:space="preserve">PEVuZE5vdGU+PENpdGU+PEF1dGhvcj5NaXRldmE8L0F1dGhvcj48WWVhcj4yMDE4PC9ZZWFyPjxS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==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NaXRldmE8L0F1dGhvcj48WWVhcj4yMDE4PC9ZZWFyPjxS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==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39,62,219]</w:t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eno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agocy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chond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fer</w:t>
      </w:r>
      <w:r w:rsidRPr="006C66E4">
        <w:rPr>
          <w:rFonts w:ascii="Book Antiqua" w:hAnsi="Book Antiqua"/>
        </w:rPr>
        <w:fldChar w:fldCharType="begin">
          <w:fldData xml:space="preserve">PEVuZE5vdGU+PENpdGU+PEF1dGhvcj5MaXU8L0F1dGhvcj48WWVhcj4yMDE3PC9ZZWFyPjxSZWNO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MaXU8L0F1dGhvcj48WWVhcj4yMDE3PC9ZZWFyPjxSZWNO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12,43-45,48]</w:t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nd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i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-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gram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ath-</w:t>
      </w:r>
      <w:r w:rsidR="007B40B8">
        <w:rPr>
          <w:rFonts w:ascii="Book Antiqua" w:eastAsia="Book Antiqua" w:hAnsi="Book Antiqua" w:cs="Book Antiqua"/>
          <w:color w:val="000000"/>
        </w:rPr>
        <w:t>ligand 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PD</w:t>
      </w:r>
      <w:r w:rsidR="00BC3C7F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L1</w:t>
      </w:r>
      <w:r w:rsidR="007B40B8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D</w:t>
      </w:r>
      <w:r w:rsidR="00BC3C7F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L2</w:t>
      </w:r>
      <w:r w:rsidRPr="006C66E4">
        <w:rPr>
          <w:rFonts w:ascii="Book Antiqua" w:hAnsi="Book Antiqua"/>
        </w:rPr>
        <w:fldChar w:fldCharType="begin">
          <w:fldData xml:space="preserve">PEVuZE5vdGU+PENpdGU+PEF1dGhvcj5EYXZpZXM8L0F1dGhvcj48WWVhcj4yMDE3PC9ZZWFyPjxS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==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EYXZpZXM8L0F1dGhvcj48WWVhcj4yMDE3PC9ZZWFyPjxS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==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54]</w:t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“tolerogenic”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eno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Pr="006C66E4">
        <w:rPr>
          <w:rFonts w:ascii="Book Antiqua" w:hAnsi="Book Antiqua"/>
        </w:rPr>
        <w:fldChar w:fldCharType="begin">
          <w:fldData xml:space="preserve">PEVuZE5vdGU+PENpdGU+PEF1dGhvcj5kZSBXaXR0ZTwvQXV0aG9yPjxZZWFyPjIwMTg8L1llYXI+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kZSBXaXR0ZTwvQXV0aG9yPjxZZWFyPjIwMTg8L1llYXI+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58,60]</w:t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hAnsi="Book Antiqua"/>
          <w:lang w:eastAsia="zh-CN"/>
        </w:rPr>
        <w:t>Ang1: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Angiopoietin-1;</w:t>
      </w:r>
      <w:r w:rsidR="00035F64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EVs:</w:t>
      </w:r>
      <w:r w:rsidR="00452681">
        <w:rPr>
          <w:rFonts w:ascii="Book Antiqua" w:hAnsi="Book Antiqua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Extracellular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vesicles</w:t>
      </w:r>
      <w:r w:rsidR="00452681">
        <w:rPr>
          <w:rFonts w:ascii="Book Antiqua" w:hAnsi="Book Antiqua"/>
          <w:lang w:eastAsia="zh-CN"/>
        </w:rPr>
        <w:t>;</w:t>
      </w:r>
      <w:r w:rsidR="00452681" w:rsidRPr="006C66E4">
        <w:rPr>
          <w:rFonts w:ascii="Book Antiqua" w:hAnsi="Book Antiqua"/>
          <w:lang w:eastAsia="zh-CN"/>
        </w:rPr>
        <w:t xml:space="preserve"> HGF: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Hepatocyte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growth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factor;</w:t>
      </w:r>
      <w:r w:rsidR="00452681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KGF: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eratin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Pr="006C66E4">
        <w:rPr>
          <w:rFonts w:ascii="Book Antiqua" w:hAnsi="Book Antiqua"/>
          <w:lang w:eastAsia="zh-CN"/>
        </w:rPr>
        <w:t>;</w:t>
      </w:r>
      <w:r w:rsidR="00035F64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LXA: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LipoxinA</w:t>
      </w:r>
      <w:r w:rsidR="00452681" w:rsidRPr="006C66E4">
        <w:rPr>
          <w:rFonts w:ascii="Book Antiqua" w:eastAsia="Book Antiqua" w:hAnsi="Book Antiqua" w:cs="Book Antiqua"/>
          <w:color w:val="000000"/>
          <w:vertAlign w:val="subscript"/>
        </w:rPr>
        <w:t>4</w:t>
      </w:r>
      <w:r w:rsidR="00452681" w:rsidRPr="006C66E4">
        <w:rPr>
          <w:rFonts w:ascii="Book Antiqua" w:eastAsia="Book Antiqua" w:hAnsi="Book Antiqua" w:cs="Book Antiqua"/>
          <w:color w:val="000000"/>
        </w:rPr>
        <w:t>;</w:t>
      </w:r>
      <w:r w:rsidR="00035F64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MMPs: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Matrix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metalloproteinases;</w:t>
      </w:r>
      <w:r w:rsidR="00452681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VEGF: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7B40B8">
        <w:rPr>
          <w:rFonts w:ascii="Book Antiqua" w:hAnsi="Book Antiqua"/>
          <w:lang w:eastAsia="zh-CN"/>
        </w:rPr>
        <w:t>.</w:t>
      </w:r>
    </w:p>
    <w:p w14:paraId="67A4B95C" w14:textId="77777777" w:rsidR="00161231" w:rsidRPr="006C66E4" w:rsidRDefault="00161231" w:rsidP="006C66E4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C66E4">
        <w:rPr>
          <w:rFonts w:ascii="Book Antiqua" w:eastAsia="Book Antiqua" w:hAnsi="Book Antiqua" w:cs="Book Antiqua"/>
          <w:color w:val="000000"/>
        </w:rPr>
        <w:br w:type="page"/>
      </w:r>
    </w:p>
    <w:p w14:paraId="3567FABB" w14:textId="77777777" w:rsidR="00161231" w:rsidRPr="006C66E4" w:rsidRDefault="00161231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6C66E4">
        <w:rPr>
          <w:rFonts w:ascii="Book Antiqua" w:hAnsi="Book Antiqua"/>
          <w:noProof/>
        </w:rPr>
        <w:lastRenderedPageBreak/>
        <w:drawing>
          <wp:inline distT="0" distB="0" distL="0" distR="0" wp14:anchorId="1BF995F9" wp14:editId="50FB3903">
            <wp:extent cx="4765798" cy="3209279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5631" cy="32159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10A9885" w14:textId="5CCEE665" w:rsidR="00161231" w:rsidRPr="006C66E4" w:rsidRDefault="00161231" w:rsidP="006C66E4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issu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epai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egeneration.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SC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line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rge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lla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pos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B40B8">
        <w:rPr>
          <w:rFonts w:ascii="Book Antiqua" w:eastAsia="Book Antiqua" w:hAnsi="Book Antiqua" w:cs="Book Antiqua"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atri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talloproteinases</w:t>
      </w:r>
      <w:r w:rsidRPr="006C66E4">
        <w:rPr>
          <w:rFonts w:ascii="Book Antiqua" w:hAnsi="Book Antiqua"/>
          <w:lang w:val="en-IN"/>
        </w:rPr>
        <w:fldChar w:fldCharType="begin">
          <w:fldData xml:space="preserve">PEVuZE5vdGU+PENpdGU+PEF1dGhvcj5DYWk8L0F1dGhvcj48WWVhcj4yMDE2PC9ZZWFyPjxSZWNO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</w:fldData>
        </w:fldChar>
      </w:r>
      <w:r w:rsidRPr="006C66E4">
        <w:rPr>
          <w:rFonts w:ascii="Book Antiqua" w:hAnsi="Book Antiqua"/>
          <w:lang w:val="en-IN"/>
        </w:rPr>
        <w:instrText xml:space="preserve"> ADDIN EN.CITE </w:instrText>
      </w:r>
      <w:r w:rsidRPr="006C66E4">
        <w:rPr>
          <w:rFonts w:ascii="Book Antiqua" w:hAnsi="Book Antiqua"/>
          <w:lang w:val="en-IN"/>
        </w:rPr>
        <w:fldChar w:fldCharType="begin">
          <w:fldData xml:space="preserve">PEVuZE5vdGU+PENpdGU+PEF1dGhvcj5DYWk8L0F1dGhvcj48WWVhcj4yMDE2PC9ZZWFyPjxSZWNO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</w:fldData>
        </w:fldChar>
      </w:r>
      <w:r w:rsidRPr="006C66E4">
        <w:rPr>
          <w:rFonts w:ascii="Book Antiqua" w:hAnsi="Book Antiqua"/>
          <w:lang w:val="en-IN"/>
        </w:rPr>
        <w:instrText xml:space="preserve"> ADDIN EN.CITE.DATA </w:instrText>
      </w:r>
      <w:r w:rsidRPr="006C66E4">
        <w:rPr>
          <w:rFonts w:ascii="Book Antiqua" w:hAnsi="Book Antiqua"/>
          <w:lang w:val="en-IN"/>
        </w:rPr>
      </w:r>
      <w:r w:rsidRPr="006C66E4">
        <w:rPr>
          <w:rFonts w:ascii="Book Antiqua" w:hAnsi="Book Antiqua"/>
          <w:lang w:val="en-IN"/>
        </w:rPr>
        <w:fldChar w:fldCharType="end"/>
      </w:r>
      <w:r w:rsidRPr="006C66E4">
        <w:rPr>
          <w:rFonts w:ascii="Book Antiqua" w:hAnsi="Book Antiqua"/>
          <w:lang w:val="en-IN"/>
        </w:rPr>
      </w:r>
      <w:r w:rsidRPr="006C66E4">
        <w:rPr>
          <w:rFonts w:ascii="Book Antiqua" w:hAnsi="Book Antiqua"/>
          <w:lang w:val="en-IN"/>
        </w:rPr>
        <w:fldChar w:fldCharType="separate"/>
      </w:r>
      <w:r w:rsidRPr="006C66E4">
        <w:rPr>
          <w:rFonts w:ascii="Book Antiqua" w:hAnsi="Book Antiqua"/>
          <w:noProof/>
          <w:vertAlign w:val="superscript"/>
          <w:lang w:val="en-IN"/>
        </w:rPr>
        <w:t>[114,115]</w:t>
      </w:r>
      <w:r w:rsidRPr="006C66E4">
        <w:rPr>
          <w:rFonts w:ascii="Book Antiqua" w:hAnsi="Book Antiqua"/>
          <w:lang w:val="en-IN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ge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rec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ckag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chond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f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hAnsi="Book Antiqua"/>
          <w:lang w:val="en-IN"/>
        </w:rPr>
        <w:fldChar w:fldCharType="begin">
          <w:fldData xml:space="preserve">PEVuZE5vdGU+PENpdGU+PEF1dGhvcj5BdGFiYWk8L0F1dGhvcj48WWVhcj4yMDAyPC9ZZWFyPjxS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=
</w:fldData>
        </w:fldChar>
      </w:r>
      <w:r w:rsidRPr="006C66E4">
        <w:rPr>
          <w:rFonts w:ascii="Book Antiqua" w:hAnsi="Book Antiqua"/>
          <w:lang w:val="en-IN"/>
        </w:rPr>
        <w:instrText xml:space="preserve"> ADDIN EN.CITE </w:instrText>
      </w:r>
      <w:r w:rsidRPr="006C66E4">
        <w:rPr>
          <w:rFonts w:ascii="Book Antiqua" w:hAnsi="Book Antiqua"/>
          <w:lang w:val="en-IN"/>
        </w:rPr>
        <w:fldChar w:fldCharType="begin">
          <w:fldData xml:space="preserve">PEVuZE5vdGU+PENpdGU+PEF1dGhvcj5BdGFiYWk8L0F1dGhvcj48WWVhcj4yMDAyPC9ZZWFyPjxS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=
</w:fldData>
        </w:fldChar>
      </w:r>
      <w:r w:rsidRPr="006C66E4">
        <w:rPr>
          <w:rFonts w:ascii="Book Antiqua" w:hAnsi="Book Antiqua"/>
          <w:lang w:val="en-IN"/>
        </w:rPr>
        <w:instrText xml:space="preserve"> ADDIN EN.CITE.DATA </w:instrText>
      </w:r>
      <w:r w:rsidRPr="006C66E4">
        <w:rPr>
          <w:rFonts w:ascii="Book Antiqua" w:hAnsi="Book Antiqua"/>
          <w:lang w:val="en-IN"/>
        </w:rPr>
      </w:r>
      <w:r w:rsidRPr="006C66E4">
        <w:rPr>
          <w:rFonts w:ascii="Book Antiqua" w:hAnsi="Book Antiqua"/>
          <w:lang w:val="en-IN"/>
        </w:rPr>
        <w:fldChar w:fldCharType="end"/>
      </w:r>
      <w:r w:rsidRPr="006C66E4">
        <w:rPr>
          <w:rFonts w:ascii="Book Antiqua" w:hAnsi="Book Antiqua"/>
          <w:lang w:val="en-IN"/>
        </w:rPr>
      </w:r>
      <w:r w:rsidRPr="006C66E4">
        <w:rPr>
          <w:rFonts w:ascii="Book Antiqua" w:hAnsi="Book Antiqua"/>
          <w:lang w:val="en-IN"/>
        </w:rPr>
        <w:fldChar w:fldCharType="separate"/>
      </w:r>
      <w:r w:rsidRPr="006C66E4">
        <w:rPr>
          <w:rFonts w:ascii="Book Antiqua" w:hAnsi="Book Antiqua"/>
          <w:noProof/>
          <w:vertAlign w:val="superscript"/>
          <w:lang w:val="en-IN"/>
        </w:rPr>
        <w:t>[87,88]</w:t>
      </w:r>
      <w:r w:rsidRPr="006C66E4">
        <w:rPr>
          <w:rFonts w:ascii="Book Antiqua" w:hAnsi="Book Antiqua"/>
          <w:lang w:val="en-IN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angioge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Pr="006C66E4">
        <w:rPr>
          <w:rFonts w:ascii="Book Antiqua" w:hAnsi="Book Antiqua"/>
        </w:rPr>
        <w:fldChar w:fldCharType="begin">
          <w:fldData xml:space="preserve">PEVuZE5vdGU+PENpdGU+PEF1dGhvcj5ZYW5nPC9BdXRob3I+PFllYXI+MjAxNjwvWWVhcj48UmVj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ZYW5nPC9BdXRob3I+PFllYXI+MjAxNjwvWWVhcj48UmVj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108]</w:t>
      </w:r>
      <w:r w:rsidRPr="006C66E4">
        <w:rPr>
          <w:rFonts w:ascii="Book Antiqua" w:hAnsi="Book Antiqua"/>
        </w:rPr>
        <w:fldChar w:fldCharType="end"/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-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genesis</w:t>
      </w:r>
      <w:r w:rsidRPr="006C66E4">
        <w:rPr>
          <w:rFonts w:ascii="Book Antiqua" w:hAnsi="Book Antiqua"/>
          <w:lang w:val="en-IN"/>
        </w:rPr>
        <w:fldChar w:fldCharType="begin"/>
      </w:r>
      <w:r w:rsidRPr="006C66E4">
        <w:rPr>
          <w:rFonts w:ascii="Book Antiqua" w:hAnsi="Book Antiqua"/>
          <w:lang w:val="en-IN"/>
        </w:rPr>
        <w:instrText xml:space="preserve"> ADDIN EN.CITE &lt;EndNote&gt;&lt;Cite&gt;&lt;Author&gt;Duplantier&lt;/Author&gt;&lt;Year&gt;2013&lt;/Year&gt;&lt;RecNum&gt;268&lt;/RecNum&gt;&lt;DisplayText&gt;&lt;style face="superscript"&gt;[25]&lt;/style&gt;&lt;/DisplayText&gt;&lt;record&gt;&lt;rec-number&gt;268&lt;/rec-number&gt;&lt;foreign-keys&gt;&lt;key app="EN" db-id="vxezfedfl5ppa8e2e0pxdpxntpw5x9xzzd0w" timestamp="1617177173"&gt;268&lt;/key&gt;&lt;/foreign-keys&gt;&lt;ref-type name="Journal Article"&gt;17&lt;/ref-type&gt;&lt;contributors&gt;&lt;authors&gt;&lt;author&gt;&lt;style face="bold" font="default" size="100%"&gt;Duplantier, A. J.&lt;/style&gt;&lt;/author&gt;&lt;author&gt;van Hoek, M. L.&lt;/author&gt;&lt;/authors&gt;&lt;/contributors&gt;&lt;auth-address&gt;National Center for Biodefense and Infectious Diseases, George Mason University , Manassas, VA , USA.&lt;/auth-address&gt;&lt;titles&gt;&lt;title&gt;The Human Cathelicidin Antimicrobial Peptide LL-37 as a Potential Treatment for Polymicrobial Infected Wounds&lt;/title&gt;&lt;secondary-title&gt;Front Immunol&lt;/secondary-title&gt;&lt;alt-title&gt;Frontiers in immunology&lt;/alt-title&gt;&lt;/titles&gt;&lt;alt-periodical&gt;&lt;full-title&gt;Frontiers in Immunology&lt;/full-title&gt;&lt;/alt-periodical&gt;&lt;pages&gt;143&lt;/pages&gt;&lt;volume&gt;4&lt;/volume&gt;&lt;edition&gt;2013/07/11&lt;/edition&gt;&lt;keywords&gt;&lt;keyword&gt;antimicrobial peptide&lt;/keyword&gt;&lt;keyword&gt;biofilm&lt;/keyword&gt;&lt;keyword&gt;cathelicidin&lt;/keyword&gt;&lt;keyword&gt;chronic wounds&lt;/keyword&gt;&lt;keyword&gt;infected wounds&lt;/keyword&gt;&lt;/keywords&gt;&lt;dates&gt;&lt;year&gt;2013&lt;/year&gt;&lt;/dates&gt;&lt;isbn&gt;1664-3224 (Print)&amp;#xD;1664-3224&lt;/isbn&gt;&lt;accession-num&gt;23840194&lt;/accession-num&gt;&lt;urls&gt;&lt;/urls&gt;&lt;custom2&gt;PMC3699762&lt;/custom2&gt;&lt;electronic-resource-num&gt;10.3389/fimmu.2013.00143&lt;/electronic-resource-num&gt;&lt;remote-database-provider&gt;NLM&lt;/remote-database-provider&gt;&lt;language&gt;eng&lt;/language&gt;&lt;/record&gt;&lt;/Cite&gt;&lt;/EndNote&gt;</w:instrText>
      </w:r>
      <w:r w:rsidRPr="006C66E4">
        <w:rPr>
          <w:rFonts w:ascii="Book Antiqua" w:hAnsi="Book Antiqua"/>
          <w:lang w:val="en-IN"/>
        </w:rPr>
        <w:fldChar w:fldCharType="separate"/>
      </w:r>
      <w:r w:rsidRPr="006C66E4">
        <w:rPr>
          <w:rFonts w:ascii="Book Antiqua" w:hAnsi="Book Antiqua"/>
          <w:noProof/>
          <w:vertAlign w:val="superscript"/>
          <w:lang w:val="en-IN"/>
        </w:rPr>
        <w:t>[25]</w:t>
      </w:r>
      <w:r w:rsidRPr="006C66E4">
        <w:rPr>
          <w:rFonts w:ascii="Book Antiqua" w:hAnsi="Book Antiqua"/>
          <w:lang w:val="en-IN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ex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B40B8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ipoxinA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poietin-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B40B8">
        <w:rPr>
          <w:rFonts w:ascii="Book Antiqua" w:eastAsia="Book Antiqua" w:hAnsi="Book Antiqua" w:cs="Book Antiqua"/>
          <w:color w:val="000000"/>
        </w:rPr>
        <w:t>k</w:t>
      </w:r>
      <w:r w:rsidRPr="006C66E4">
        <w:rPr>
          <w:rFonts w:ascii="Book Antiqua" w:eastAsia="Book Antiqua" w:hAnsi="Book Antiqua" w:cs="Book Antiqua"/>
          <w:color w:val="000000"/>
        </w:rPr>
        <w:t>eratin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7B40B8">
        <w:rPr>
          <w:rFonts w:ascii="Book Antiqua" w:eastAsia="Book Antiqua" w:hAnsi="Book Antiqua" w:cs="Book Antiqua"/>
          <w:color w:val="000000"/>
        </w:rPr>
        <w:t xml:space="preserve"> (KGF)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7B40B8">
        <w:rPr>
          <w:rFonts w:ascii="Book Antiqua" w:eastAsia="Book Antiqua" w:hAnsi="Book Antiqua" w:cs="Book Antiqua"/>
          <w:color w:val="000000"/>
        </w:rPr>
        <w:t xml:space="preserve"> (HGF)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u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chan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s</w:t>
      </w:r>
      <w:r w:rsidRPr="006C66E4">
        <w:rPr>
          <w:rFonts w:ascii="Book Antiqua" w:hAnsi="Book Antiqua"/>
          <w:lang w:val="en-IN"/>
        </w:rPr>
        <w:fldChar w:fldCharType="begin">
          <w:fldData xml:space="preserve">PEVuZE5vdGU+PENpdGU+PEF1dGhvcj5GYW5nPC9BdXRob3I+PFllYXI+MjAxNTwvWWVhcj48UmVj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</w:fldData>
        </w:fldChar>
      </w:r>
      <w:r w:rsidRPr="006C66E4">
        <w:rPr>
          <w:rFonts w:ascii="Book Antiqua" w:hAnsi="Book Antiqua"/>
          <w:lang w:val="en-IN"/>
        </w:rPr>
        <w:instrText xml:space="preserve"> ADDIN EN.CITE </w:instrText>
      </w:r>
      <w:r w:rsidRPr="006C66E4">
        <w:rPr>
          <w:rFonts w:ascii="Book Antiqua" w:hAnsi="Book Antiqua"/>
          <w:lang w:val="en-IN"/>
        </w:rPr>
        <w:fldChar w:fldCharType="begin">
          <w:fldData xml:space="preserve">PEVuZE5vdGU+PENpdGU+PEF1dGhvcj5GYW5nPC9BdXRob3I+PFllYXI+MjAxNTwvWWVhcj48UmVj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</w:fldData>
        </w:fldChar>
      </w:r>
      <w:r w:rsidRPr="006C66E4">
        <w:rPr>
          <w:rFonts w:ascii="Book Antiqua" w:hAnsi="Book Antiqua"/>
          <w:lang w:val="en-IN"/>
        </w:rPr>
        <w:instrText xml:space="preserve"> ADDIN EN.CITE.DATA </w:instrText>
      </w:r>
      <w:r w:rsidRPr="006C66E4">
        <w:rPr>
          <w:rFonts w:ascii="Book Antiqua" w:hAnsi="Book Antiqua"/>
          <w:lang w:val="en-IN"/>
        </w:rPr>
      </w:r>
      <w:r w:rsidRPr="006C66E4">
        <w:rPr>
          <w:rFonts w:ascii="Book Antiqua" w:hAnsi="Book Antiqua"/>
          <w:lang w:val="en-IN"/>
        </w:rPr>
        <w:fldChar w:fldCharType="end"/>
      </w:r>
      <w:r w:rsidRPr="006C66E4">
        <w:rPr>
          <w:rFonts w:ascii="Book Antiqua" w:hAnsi="Book Antiqua"/>
          <w:lang w:val="en-IN"/>
        </w:rPr>
      </w:r>
      <w:r w:rsidRPr="006C66E4">
        <w:rPr>
          <w:rFonts w:ascii="Book Antiqua" w:hAnsi="Book Antiqua"/>
          <w:lang w:val="en-IN"/>
        </w:rPr>
        <w:fldChar w:fldCharType="separate"/>
      </w:r>
      <w:r w:rsidRPr="006C66E4">
        <w:rPr>
          <w:rFonts w:ascii="Book Antiqua" w:hAnsi="Book Antiqua"/>
          <w:noProof/>
          <w:vertAlign w:val="superscript"/>
          <w:lang w:val="en-IN"/>
        </w:rPr>
        <w:t>[68,70,94,95]</w:t>
      </w:r>
      <w:r w:rsidRPr="006C66E4">
        <w:rPr>
          <w:rFonts w:ascii="Book Antiqua" w:hAnsi="Book Antiqua"/>
          <w:lang w:val="en-IN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L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-X-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ti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gand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DC: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Dendritic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cell;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HGF:</w:t>
      </w:r>
      <w:r w:rsidR="00452681">
        <w:rPr>
          <w:rFonts w:ascii="Book Antiqua" w:hAnsi="Book Antiqua"/>
          <w:lang w:eastAsia="zh-CN"/>
        </w:rPr>
        <w:t xml:space="preserve"> Human growth factor; </w:t>
      </w:r>
      <w:r w:rsidR="00452681" w:rsidRPr="006C66E4">
        <w:rPr>
          <w:rFonts w:ascii="Book Antiqua" w:eastAsia="Book Antiqua" w:hAnsi="Book Antiqua" w:cs="Book Antiqua"/>
          <w:color w:val="000000"/>
        </w:rPr>
        <w:t>HO-1: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Heme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oxgenase-1;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IFNγ: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Interferon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γ;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IL-10: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Interleukin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10;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IL1RA: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Interleukin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1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receptor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antagonist;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PD</w:t>
      </w:r>
      <w:r w:rsidR="00452681">
        <w:rPr>
          <w:rFonts w:ascii="Book Antiqua" w:hAnsi="Book Antiqua"/>
          <w:lang w:eastAsia="zh-CN"/>
        </w:rPr>
        <w:t>-</w:t>
      </w:r>
      <w:r w:rsidR="00452681" w:rsidRPr="006C66E4">
        <w:rPr>
          <w:rFonts w:ascii="Book Antiqua" w:hAnsi="Book Antiqua"/>
          <w:lang w:eastAsia="zh-CN"/>
        </w:rPr>
        <w:t>L</w:t>
      </w:r>
      <w:r w:rsidR="00452681">
        <w:rPr>
          <w:rFonts w:ascii="Book Antiqua" w:hAnsi="Book Antiqua"/>
          <w:lang w:eastAsia="zh-CN"/>
        </w:rPr>
        <w:t>1</w:t>
      </w:r>
      <w:r w:rsidR="00452681" w:rsidRPr="006C66E4">
        <w:rPr>
          <w:rFonts w:ascii="Book Antiqua" w:hAnsi="Book Antiqua"/>
          <w:lang w:eastAsia="zh-CN"/>
        </w:rPr>
        <w:t>: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Programmed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death-</w:t>
      </w:r>
      <w:r w:rsidR="00452681">
        <w:rPr>
          <w:rFonts w:ascii="Book Antiqua" w:eastAsia="Book Antiqua" w:hAnsi="Book Antiqua" w:cs="Book Antiqua"/>
          <w:color w:val="000000"/>
        </w:rPr>
        <w:t xml:space="preserve">ligand </w:t>
      </w:r>
      <w:r w:rsidR="00452681" w:rsidRPr="006C66E4">
        <w:rPr>
          <w:rFonts w:ascii="Book Antiqua" w:eastAsia="Book Antiqua" w:hAnsi="Book Antiqua" w:cs="Book Antiqua"/>
          <w:color w:val="000000"/>
        </w:rPr>
        <w:t>1;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PGE: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Prostaglandin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E2;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hAnsi="Book Antiqua"/>
          <w:lang w:eastAsia="zh-CN"/>
        </w:rPr>
        <w:t>ROS: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a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y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ecies;</w:t>
      </w:r>
      <w:r w:rsidR="00035F64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SOD: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Superoxide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dismutase;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SP: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Surfactant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protein</w:t>
      </w:r>
      <w:r w:rsidR="00452681" w:rsidRPr="006C66E4">
        <w:rPr>
          <w:rFonts w:ascii="Book Antiqua" w:hAnsi="Book Antiqua"/>
          <w:lang w:eastAsia="zh-CN"/>
        </w:rPr>
        <w:t>;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STC: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Stanniocalcin;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hAnsi="Book Antiqua"/>
          <w:lang w:eastAsia="zh-CN"/>
        </w:rPr>
        <w:t>TSG-6: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um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cr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α</w:t>
      </w:r>
      <w:r w:rsidR="005A7162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stim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-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α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um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cr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α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TGF: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Transforming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growth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factor;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hAnsi="Book Antiqua"/>
          <w:lang w:eastAsia="zh-CN"/>
        </w:rPr>
        <w:t>T</w:t>
      </w:r>
      <w:r w:rsidRPr="006C66E4">
        <w:rPr>
          <w:rFonts w:ascii="Book Antiqua" w:hAnsi="Book Antiqua"/>
          <w:vertAlign w:val="subscript"/>
          <w:lang w:eastAsia="zh-CN"/>
        </w:rPr>
        <w:t>reg</w:t>
      </w:r>
      <w:r w:rsidRPr="006C66E4">
        <w:rPr>
          <w:rFonts w:ascii="Book Antiqua" w:hAnsi="Book Antiqua"/>
          <w:lang w:eastAsia="zh-CN"/>
        </w:rPr>
        <w:t>: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regulatory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T</w:t>
      </w:r>
      <w:r w:rsidR="005A7162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cell;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TSP: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mbospondin.</w:t>
      </w:r>
      <w:r w:rsidRPr="006C66E4">
        <w:rPr>
          <w:rFonts w:ascii="Book Antiqua" w:eastAsia="Book Antiqua" w:hAnsi="Book Antiqua" w:cs="Book Antiqua"/>
          <w:color w:val="000000"/>
        </w:rPr>
        <w:br w:type="page"/>
      </w:r>
    </w:p>
    <w:p w14:paraId="3E8A162F" w14:textId="77777777" w:rsidR="00161231" w:rsidRPr="006C66E4" w:rsidRDefault="00161231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hAnsi="Book Antiqua"/>
          <w:noProof/>
        </w:rPr>
        <w:lastRenderedPageBreak/>
        <w:drawing>
          <wp:inline distT="0" distB="0" distL="0" distR="0" wp14:anchorId="50C713D6" wp14:editId="0050DA3A">
            <wp:extent cx="5386788" cy="3383828"/>
            <wp:effectExtent l="0" t="0" r="0" b="7620"/>
            <wp:docPr id="93" name="图片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7934" cy="339711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FFADDD6" w14:textId="13B5AC58" w:rsidR="006C66E4" w:rsidRPr="006C66E4" w:rsidRDefault="00161231" w:rsidP="006C66E4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  <w:sectPr w:rsidR="006C66E4" w:rsidRPr="006C66E4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ignali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pathway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odified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y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esenchymal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tem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ell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i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lveola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u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epithelial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ell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uri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u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SC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5A7162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ipoxin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LXA4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poiet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ng1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BC3C7F">
        <w:rPr>
          <w:rFonts w:ascii="Book Antiqua" w:eastAsia="Book Antiqua" w:hAnsi="Book Antiqua" w:cs="Book Antiqua"/>
          <w:color w:val="000000"/>
        </w:rPr>
        <w:t>k</w:t>
      </w:r>
      <w:r w:rsidRPr="006C66E4">
        <w:rPr>
          <w:rFonts w:ascii="Book Antiqua" w:eastAsia="Book Antiqua" w:hAnsi="Book Antiqua" w:cs="Book Antiqua"/>
          <w:color w:val="000000"/>
        </w:rPr>
        <w:t>eratin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KGF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EVs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LI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op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E76BA">
        <w:rPr>
          <w:rFonts w:ascii="Book Antiqua" w:eastAsia="Book Antiqua" w:hAnsi="Book Antiqua" w:cs="Book Antiqua"/>
          <w:color w:val="000000"/>
        </w:rPr>
        <w:t>c</w:t>
      </w:r>
      <w:r w:rsidRPr="006C66E4">
        <w:rPr>
          <w:rFonts w:ascii="Book Antiqua" w:eastAsia="Book Antiqua" w:hAnsi="Book Antiqua" w:cs="Book Antiqua"/>
          <w:color w:val="000000"/>
        </w:rPr>
        <w:t>aspase</w:t>
      </w:r>
      <w:r w:rsidR="003E76BA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3</w:t>
      </w:r>
      <w:r w:rsidRPr="006C66E4">
        <w:rPr>
          <w:rFonts w:ascii="Book Antiqua" w:hAnsi="Book Antiqua"/>
        </w:rPr>
        <w:fldChar w:fldCharType="begin">
          <w:fldData xml:space="preserve">PEVuZE5vdGU+PENpdGU+PEF1dGhvcj5ZYW5nPC9BdXRob3I+PFllYXI+MjAxOTwvWWVhcj48UmVj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ZYW5nPC9BdXRob3I+PFllYXI+MjAxOTwvWWVhcj48UmVj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104]</w:t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n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6C66E4">
        <w:rPr>
          <w:rFonts w:ascii="Book Antiqua" w:eastAsia="Book Antiqua" w:hAnsi="Book Antiqua" w:cs="Book Antiqua"/>
          <w:color w:val="000000"/>
        </w:rPr>
        <w:t>/K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m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cu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s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membra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uct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n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k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osphorylation</w:t>
      </w:r>
      <w:r w:rsidRPr="006C66E4">
        <w:rPr>
          <w:rFonts w:ascii="Book Antiqua" w:hAnsi="Book Antiqua"/>
          <w:lang w:val="en-IN"/>
        </w:rPr>
        <w:fldChar w:fldCharType="begin">
          <w:fldData xml:space="preserve">PEVuZE5vdGU+PENpdGU+PEF1dGhvcj5ZYW5nPC9BdXRob3I+PFllYXI+MjAxMzwvWWVhcj48UmVj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</w:fldData>
        </w:fldChar>
      </w:r>
      <w:r w:rsidRPr="006C66E4">
        <w:rPr>
          <w:rFonts w:ascii="Book Antiqua" w:hAnsi="Book Antiqua"/>
          <w:lang w:val="en-IN"/>
        </w:rPr>
        <w:instrText xml:space="preserve"> ADDIN EN.CITE </w:instrText>
      </w:r>
      <w:r w:rsidRPr="006C66E4">
        <w:rPr>
          <w:rFonts w:ascii="Book Antiqua" w:hAnsi="Book Antiqua"/>
          <w:lang w:val="en-IN"/>
        </w:rPr>
        <w:fldChar w:fldCharType="begin">
          <w:fldData xml:space="preserve">PEVuZE5vdGU+PENpdGU+PEF1dGhvcj5ZYW5nPC9BdXRob3I+PFllYXI+MjAxMzwvWWVhcj48UmVj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</w:fldData>
        </w:fldChar>
      </w:r>
      <w:r w:rsidRPr="006C66E4">
        <w:rPr>
          <w:rFonts w:ascii="Book Antiqua" w:hAnsi="Book Antiqua"/>
          <w:lang w:val="en-IN"/>
        </w:rPr>
        <w:instrText xml:space="preserve"> ADDIN EN.CITE.DATA </w:instrText>
      </w:r>
      <w:r w:rsidRPr="006C66E4">
        <w:rPr>
          <w:rFonts w:ascii="Book Antiqua" w:hAnsi="Book Antiqua"/>
          <w:lang w:val="en-IN"/>
        </w:rPr>
      </w:r>
      <w:r w:rsidRPr="006C66E4">
        <w:rPr>
          <w:rFonts w:ascii="Book Antiqua" w:hAnsi="Book Antiqua"/>
          <w:lang w:val="en-IN"/>
        </w:rPr>
        <w:fldChar w:fldCharType="end"/>
      </w:r>
      <w:r w:rsidRPr="006C66E4">
        <w:rPr>
          <w:rFonts w:ascii="Book Antiqua" w:hAnsi="Book Antiqua"/>
          <w:lang w:val="en-IN"/>
        </w:rPr>
      </w:r>
      <w:r w:rsidRPr="006C66E4">
        <w:rPr>
          <w:rFonts w:ascii="Book Antiqua" w:hAnsi="Book Antiqua"/>
          <w:lang w:val="en-IN"/>
        </w:rPr>
        <w:fldChar w:fldCharType="separate"/>
      </w:r>
      <w:r w:rsidRPr="006C66E4">
        <w:rPr>
          <w:rFonts w:ascii="Book Antiqua" w:hAnsi="Book Antiqua"/>
          <w:noProof/>
          <w:vertAlign w:val="superscript"/>
          <w:lang w:val="en-IN"/>
        </w:rPr>
        <w:t>[96]</w:t>
      </w:r>
      <w:r w:rsidRPr="006C66E4">
        <w:rPr>
          <w:rFonts w:ascii="Book Antiqua" w:hAnsi="Book Antiqua"/>
          <w:lang w:val="en-IN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cu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-cadher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a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y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ec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hAnsi="Book Antiqua" w:cs="Book Antiqua"/>
          <w:color w:val="000000"/>
          <w:lang w:eastAsia="zh-CN"/>
        </w:rPr>
        <w:t>n</w:t>
      </w:r>
      <w:r w:rsidRPr="006C66E4">
        <w:rPr>
          <w:rFonts w:ascii="Book Antiqua" w:eastAsia="Book Antiqua" w:hAnsi="Book Antiqua" w:cs="Book Antiqua"/>
          <w:color w:val="000000"/>
        </w:rPr>
        <w:t>ucle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rythro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–re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/he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ygenase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Pr="006C66E4">
        <w:rPr>
          <w:rFonts w:ascii="Book Antiqua" w:hAnsi="Book Antiqua"/>
        </w:rPr>
        <w:fldChar w:fldCharType="begin">
          <w:fldData xml:space="preserve">PEVuZE5vdGU+PENpdGU+PEF1dGhvcj5DaGVuZzwvQXV0aG9yPjxZZWFyPjIwMTY8L1llYXI+PFJl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DaGVuZzwvQXV0aG9yPjxZZWFyPjIwMTY8L1llYXI+PFJl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103]</w:t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E76BA">
        <w:rPr>
          <w:rFonts w:ascii="Book Antiqua" w:eastAsia="Book Antiqua" w:hAnsi="Book Antiqua" w:cs="Book Antiqua"/>
          <w:color w:val="000000"/>
        </w:rPr>
        <w:t>o</w:t>
      </w:r>
      <w:r w:rsidRPr="006C66E4">
        <w:rPr>
          <w:rFonts w:ascii="Book Antiqua" w:eastAsia="Book Antiqua" w:hAnsi="Book Antiqua" w:cs="Book Antiqua"/>
          <w:color w:val="000000"/>
        </w:rPr>
        <w:t>ccludi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o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ccluden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E76BA">
        <w:rPr>
          <w:rFonts w:ascii="Book Antiqua" w:eastAsia="Book Antiqua" w:hAnsi="Book Antiqua" w:cs="Book Antiqua"/>
          <w:color w:val="000000"/>
        </w:rPr>
        <w:t>c</w:t>
      </w:r>
      <w:r w:rsidRPr="006C66E4">
        <w:rPr>
          <w:rFonts w:ascii="Book Antiqua" w:eastAsia="Book Antiqua" w:hAnsi="Book Antiqua" w:cs="Book Antiqua"/>
          <w:color w:val="000000"/>
        </w:rPr>
        <w:t>laudin</w:t>
      </w:r>
      <w:r w:rsidR="003E76BA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</w:t>
      </w:r>
      <w:r w:rsidRPr="006C66E4">
        <w:rPr>
          <w:rFonts w:ascii="Book Antiqua" w:hAnsi="Book Antiqua"/>
        </w:rPr>
        <w:fldChar w:fldCharType="begin">
          <w:fldData xml:space="preserve">PEVuZE5vdGU+PENpdGU+PEF1dGhvcj5GYW5nPC9BdXRob3I+PFllYXI+MjAxMDwvWWVhcj48UmVj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GYW5nPC9BdXRob3I+PFllYXI+MjAxMDwvWWVhcj48UmVj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64,94,100]</w:t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cu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E76BA">
        <w:rPr>
          <w:rFonts w:ascii="Book Antiqua" w:eastAsia="Book Antiqua" w:hAnsi="Book Antiqua" w:cs="Book Antiqua"/>
          <w:color w:val="000000"/>
        </w:rPr>
        <w:t>c</w:t>
      </w:r>
      <w:r w:rsidRPr="006C66E4">
        <w:rPr>
          <w:rFonts w:ascii="Book Antiqua" w:eastAsia="Book Antiqua" w:hAnsi="Book Antiqua" w:cs="Book Antiqua"/>
          <w:color w:val="000000"/>
        </w:rPr>
        <w:t>laudin</w:t>
      </w:r>
      <w:r w:rsidR="003E76BA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F-κB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c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here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s</w:t>
      </w:r>
      <w:r w:rsidRPr="006C66E4">
        <w:rPr>
          <w:rFonts w:ascii="Book Antiqua" w:hAnsi="Book Antiqua"/>
        </w:rPr>
        <w:fldChar w:fldCharType="begin">
          <w:fldData xml:space="preserve">PEVuZE5vdGU+PENpdGU+PEF1dGhvcj5NYW1tb3RvPC9BdXRob3I+PFllYXI+MjAwNzwvWWVhcj48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NYW1tb3RvPC9BdXRob3I+PFllYXI+MjAwNzwvWWVhcj48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106]</w:t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fac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-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6C66E4">
        <w:rPr>
          <w:rFonts w:ascii="Book Antiqua" w:eastAsia="Book Antiqua" w:hAnsi="Book Antiqua" w:cs="Book Antiqua"/>
          <w:color w:val="000000"/>
        </w:rPr>
        <w:t>/K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mp</w:t>
      </w:r>
      <w:r w:rsidRPr="006C66E4">
        <w:rPr>
          <w:rFonts w:ascii="Book Antiqua" w:hAnsi="Book Antiqua"/>
        </w:rPr>
        <w:fldChar w:fldCharType="begin">
          <w:fldData xml:space="preserve">PEVuZE5vdGU+PENpdGU+PEF1dGhvcj5BdGFiYWk8L0F1dGhvcj48WWVhcj4yMDAyPC9ZZWFyPjxS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BdGFiYWk8L0F1dGhvcj48WWVhcj4yMDAyPC9ZZWFyPjxS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87]</w:t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-1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e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2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pend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f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chondr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43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Pr="006C66E4">
        <w:rPr>
          <w:rFonts w:ascii="Book Antiqua" w:hAnsi="Book Antiqua"/>
        </w:rPr>
        <w:fldChar w:fldCharType="begin">
          <w:fldData xml:space="preserve">PEVuZE5vdGU+PENpdGU+PEF1dGhvcj5Jc2xhbTwvQXV0aG9yPjxZZWFyPjIwMTI8L1llYXI+PFJl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Jc2xhbTwvQXV0aG9yPjxZZWFyPjIwMTI8L1llYXI+PFJl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112]</w:t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Akt: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Protein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kinase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B;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hAnsi="Book Antiqua"/>
          <w:lang w:eastAsia="zh-CN"/>
        </w:rPr>
        <w:t>Ang1: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poietin</w:t>
      </w:r>
      <w:r w:rsidRPr="006C66E4">
        <w:rPr>
          <w:rFonts w:ascii="Book Antiqua" w:hAnsi="Book Antiqua"/>
          <w:lang w:eastAsia="zh-CN"/>
        </w:rPr>
        <w:t>;</w:t>
      </w:r>
      <w:r w:rsidR="00035F64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AQP5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Aquaporin-5;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ATP: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Adenosine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triphosphate;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Cas3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Caspase</w:t>
      </w:r>
      <w:r w:rsidR="00292EC6">
        <w:rPr>
          <w:rFonts w:ascii="Book Antiqua" w:eastAsia="Book Antiqua" w:hAnsi="Book Antiqua" w:cs="Book Antiqua"/>
          <w:color w:val="000000"/>
        </w:rPr>
        <w:t>-</w:t>
      </w:r>
      <w:r w:rsidR="00292EC6" w:rsidRPr="006C66E4">
        <w:rPr>
          <w:rFonts w:ascii="Book Antiqua" w:eastAsia="Book Antiqua" w:hAnsi="Book Antiqua" w:cs="Book Antiqua"/>
          <w:color w:val="000000"/>
        </w:rPr>
        <w:t>3;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CFTR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Cystic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fibrosis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transmembrane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conductance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regulator;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CLD1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Claudin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1;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ENaC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Epithelial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Na</w:t>
      </w:r>
      <w:r w:rsidR="00292EC6"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channel</w:t>
      </w:r>
      <w:r w:rsidR="00292EC6" w:rsidRPr="006C66E4">
        <w:rPr>
          <w:rFonts w:ascii="Book Antiqua" w:hAnsi="Book Antiqua"/>
          <w:lang w:eastAsia="zh-CN"/>
        </w:rPr>
        <w:t>;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EVs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Extracellular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vesicles;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HO-1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Heme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oxygenase-1;</w:t>
      </w:r>
      <w:r w:rsidR="00292EC6" w:rsidRPr="006C66E4">
        <w:rPr>
          <w:rFonts w:ascii="Book Antiqua" w:hAnsi="Book Antiqua"/>
          <w:lang w:eastAsia="zh-CN"/>
        </w:rPr>
        <w:t>KGF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Keratinocyte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growth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factor;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LXA</w:t>
      </w:r>
      <w:r w:rsidR="00292EC6" w:rsidRPr="006C66E4">
        <w:rPr>
          <w:rFonts w:ascii="Book Antiqua" w:hAnsi="Book Antiqua"/>
          <w:vertAlign w:val="subscript"/>
          <w:lang w:eastAsia="zh-CN"/>
        </w:rPr>
        <w:t>4</w:t>
      </w:r>
      <w:r w:rsidR="00292EC6" w:rsidRPr="006C66E4">
        <w:rPr>
          <w:rFonts w:ascii="Book Antiqua" w:hAnsi="Book Antiqua"/>
          <w:lang w:eastAsia="zh-CN"/>
        </w:rPr>
        <w:t>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LipoxinA4;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MSC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Mesenchymal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stem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cell</w:t>
      </w:r>
      <w:r w:rsidR="00292EC6">
        <w:rPr>
          <w:rFonts w:ascii="Book Antiqua" w:eastAsia="Book Antiqua" w:hAnsi="Book Antiqua" w:cs="Book Antiqua"/>
          <w:color w:val="000000"/>
        </w:rPr>
        <w:t>;</w:t>
      </w:r>
      <w:r w:rsidR="00292EC6" w:rsidRPr="006C66E4">
        <w:rPr>
          <w:rFonts w:ascii="Book Antiqua" w:eastAsia="Book Antiqua" w:hAnsi="Book Antiqua" w:cs="Book Antiqua"/>
          <w:color w:val="000000"/>
        </w:rPr>
        <w:t xml:space="preserve"> mTOR: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Mammalian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target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of</w:t>
      </w:r>
      <w:r w:rsidR="00292EC6">
        <w:rPr>
          <w:rFonts w:ascii="Book Antiqua" w:eastAsia="Book Antiqua" w:hAnsi="Book Antiqua" w:cs="Book Antiqua"/>
          <w:color w:val="000000"/>
        </w:rPr>
        <w:t xml:space="preserve"> r</w:t>
      </w:r>
      <w:r w:rsidR="00292EC6" w:rsidRPr="006C66E4">
        <w:rPr>
          <w:rFonts w:ascii="Book Antiqua" w:eastAsia="Book Antiqua" w:hAnsi="Book Antiqua" w:cs="Book Antiqua"/>
          <w:color w:val="000000"/>
        </w:rPr>
        <w:t>apamycin;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hAnsi="Book Antiqua"/>
          <w:lang w:eastAsia="zh-CN"/>
        </w:rPr>
        <w:t>NF-κB: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Nuclear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factor</w:t>
      </w:r>
      <w:r w:rsidR="001B2B0F">
        <w:rPr>
          <w:rFonts w:ascii="Book Antiqua" w:hAnsi="Book Antiqua"/>
          <w:lang w:eastAsia="zh-CN"/>
        </w:rPr>
        <w:t>-</w:t>
      </w:r>
      <w:r w:rsidRPr="006C66E4">
        <w:rPr>
          <w:rFonts w:ascii="Book Antiqua" w:hAnsi="Book Antiqua"/>
          <w:lang w:eastAsia="zh-CN"/>
        </w:rPr>
        <w:t>kappa</w:t>
      </w:r>
      <w:r w:rsidR="003E76BA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B;</w:t>
      </w:r>
      <w:r w:rsidR="00035F64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Nrf2: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Nuclear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factor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erythroid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2</w:t>
      </w:r>
      <w:r w:rsidR="00292EC6">
        <w:rPr>
          <w:rFonts w:ascii="Book Antiqua" w:eastAsia="Book Antiqua" w:hAnsi="Book Antiqua" w:cs="Book Antiqua"/>
          <w:color w:val="000000"/>
        </w:rPr>
        <w:t>-</w:t>
      </w:r>
      <w:r w:rsidR="00292EC6" w:rsidRPr="006C66E4">
        <w:rPr>
          <w:rFonts w:ascii="Book Antiqua" w:eastAsia="Book Antiqua" w:hAnsi="Book Antiqua" w:cs="Book Antiqua"/>
          <w:color w:val="000000"/>
        </w:rPr>
        <w:t>related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factor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2;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OCLD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Occludin</w:t>
      </w:r>
      <w:r w:rsidR="00292EC6" w:rsidRPr="006C66E4">
        <w:rPr>
          <w:rFonts w:ascii="Book Antiqua" w:hAnsi="Book Antiqua"/>
          <w:lang w:eastAsia="zh-CN"/>
        </w:rPr>
        <w:t>;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Rac1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Rac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family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small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GTPase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1;</w:t>
      </w:r>
      <w:r w:rsidR="00292EC6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RhoA: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Ras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homolog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family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member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A;</w:t>
      </w:r>
      <w:r w:rsidR="00035F64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ROS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Reactive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oxygen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species;</w:t>
      </w:r>
      <w:r w:rsidR="00292EC6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ZO-1: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o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ccludens.</w:t>
      </w:r>
    </w:p>
    <w:p w14:paraId="17E101E3" w14:textId="7743D0F9" w:rsidR="00161231" w:rsidRPr="006C66E4" w:rsidRDefault="00161231" w:rsidP="006C66E4">
      <w:pPr>
        <w:adjustRightInd w:val="0"/>
        <w:snapToGrid w:val="0"/>
        <w:spacing w:line="360" w:lineRule="auto"/>
        <w:jc w:val="both"/>
        <w:rPr>
          <w:rFonts w:ascii="Book Antiqua" w:eastAsia="Calibri" w:hAnsi="Book Antiqua"/>
          <w:b/>
        </w:rPr>
      </w:pPr>
      <w:r w:rsidRPr="006C66E4">
        <w:rPr>
          <w:rFonts w:ascii="Book Antiqua" w:eastAsia="Calibri" w:hAnsi="Book Antiqua"/>
          <w:b/>
        </w:rPr>
        <w:lastRenderedPageBreak/>
        <w:t>Table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1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Genetic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modifications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to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enhance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mesenchymal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stem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cell</w:t>
      </w:r>
      <w:r w:rsidRPr="006C66E4">
        <w:rPr>
          <w:rFonts w:ascii="Book Antiqua" w:eastAsia="Calibri" w:hAnsi="Book Antiqua"/>
          <w:b/>
        </w:rPr>
        <w:t>s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potential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for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treatment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of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infectious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diseases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and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associated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tissue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injury</w:t>
      </w:r>
    </w:p>
    <w:tbl>
      <w:tblPr>
        <w:tblStyle w:val="TableGrid"/>
        <w:tblW w:w="12900" w:type="dxa"/>
        <w:tblInd w:w="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5"/>
        <w:gridCol w:w="1843"/>
        <w:gridCol w:w="1810"/>
        <w:gridCol w:w="1842"/>
        <w:gridCol w:w="3544"/>
        <w:gridCol w:w="3686"/>
      </w:tblGrid>
      <w:tr w:rsidR="00161231" w:rsidRPr="006C66E4" w14:paraId="761CC1A5" w14:textId="77777777" w:rsidTr="006C66E4">
        <w:trPr>
          <w:gridBefore w:val="1"/>
          <w:wBefore w:w="175" w:type="dxa"/>
          <w:trHeight w:val="318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E122E0B" w14:textId="59B3F54A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b/>
              </w:rPr>
            </w:pPr>
            <w:r w:rsidRPr="006C66E4">
              <w:rPr>
                <w:rFonts w:ascii="Book Antiqua" w:eastAsia="Calibri" w:hAnsi="Book Antiqua" w:cs="Times New Roman"/>
                <w:b/>
              </w:rPr>
              <w:t>Overexpressed</w:t>
            </w:r>
            <w:r w:rsidR="00035F64">
              <w:rPr>
                <w:rFonts w:ascii="Book Antiqua" w:eastAsia="Calibri" w:hAnsi="Book Antiqua" w:cs="Times New Roman"/>
                <w:b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  <w:b/>
              </w:rPr>
              <w:t>genes</w:t>
            </w:r>
          </w:p>
        </w:tc>
        <w:tc>
          <w:tcPr>
            <w:tcW w:w="1810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A7D27E7" w14:textId="02A5555C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  <w:b/>
              </w:rPr>
            </w:pPr>
            <w:r w:rsidRPr="006C66E4">
              <w:rPr>
                <w:rFonts w:ascii="Book Antiqua" w:eastAsia="Calibri" w:hAnsi="Book Antiqua" w:cs="Times New Roman"/>
                <w:b/>
              </w:rPr>
              <w:t>Source</w:t>
            </w:r>
            <w:r w:rsidR="00035F64">
              <w:rPr>
                <w:rFonts w:ascii="Book Antiqua" w:eastAsia="Calibri" w:hAnsi="Book Antiqua" w:cs="Times New Roman"/>
                <w:b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  <w:b/>
              </w:rPr>
              <w:t>of</w:t>
            </w:r>
            <w:r w:rsidR="00035F64">
              <w:rPr>
                <w:rFonts w:ascii="Book Antiqua" w:eastAsia="Calibri" w:hAnsi="Book Antiqua" w:cs="Times New Roman"/>
                <w:b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  <w:b/>
              </w:rPr>
              <w:t>MSCs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E707C77" w14:textId="723701AC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  <w:b/>
              </w:rPr>
            </w:pPr>
            <w:r w:rsidRPr="006C66E4">
              <w:rPr>
                <w:rFonts w:ascii="Book Antiqua" w:eastAsia="Calibri" w:hAnsi="Book Antiqua" w:cs="Times New Roman"/>
                <w:b/>
              </w:rPr>
              <w:t>Disease</w:t>
            </w:r>
            <w:r w:rsidR="00035F64">
              <w:rPr>
                <w:rFonts w:ascii="Book Antiqua" w:eastAsia="Calibri" w:hAnsi="Book Antiqua" w:cs="Times New Roman"/>
                <w:b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  <w:b/>
              </w:rPr>
              <w:t>model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C63E03C" w14:textId="409F5358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  <w:b/>
              </w:rPr>
            </w:pPr>
            <w:r w:rsidRPr="006C66E4">
              <w:rPr>
                <w:rFonts w:ascii="Book Antiqua" w:eastAsia="Calibri" w:hAnsi="Book Antiqua" w:cs="Times New Roman"/>
                <w:b/>
              </w:rPr>
              <w:t>Experimental</w:t>
            </w:r>
            <w:r w:rsidR="00035F64">
              <w:rPr>
                <w:rFonts w:ascii="Book Antiqua" w:eastAsia="Calibri" w:hAnsi="Book Antiqua" w:cs="Times New Roman"/>
                <w:b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  <w:b/>
              </w:rPr>
              <w:t>Outcome</w:t>
            </w:r>
          </w:p>
        </w:tc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E9E3323" w14:textId="77777777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  <w:b/>
              </w:rPr>
            </w:pPr>
            <w:r w:rsidRPr="006C66E4">
              <w:rPr>
                <w:rFonts w:ascii="Book Antiqua" w:eastAsia="Calibri" w:hAnsi="Book Antiqua" w:cs="Times New Roman"/>
                <w:b/>
              </w:rPr>
              <w:t>Ref.</w:t>
            </w:r>
          </w:p>
        </w:tc>
      </w:tr>
      <w:tr w:rsidR="00161231" w:rsidRPr="006C66E4" w14:paraId="4B8A5AC2" w14:textId="77777777" w:rsidTr="006C66E4">
        <w:trPr>
          <w:trHeight w:val="983"/>
        </w:trPr>
        <w:tc>
          <w:tcPr>
            <w:tcW w:w="2018" w:type="dxa"/>
            <w:gridSpan w:val="2"/>
            <w:tcBorders>
              <w:top w:val="single" w:sz="4" w:space="0" w:color="auto"/>
            </w:tcBorders>
            <w:hideMark/>
          </w:tcPr>
          <w:p w14:paraId="483DC16A" w14:textId="19D28DB6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sST2,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ng1,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HO1</w:t>
            </w:r>
          </w:p>
        </w:tc>
        <w:tc>
          <w:tcPr>
            <w:tcW w:w="1810" w:type="dxa"/>
            <w:tcBorders>
              <w:top w:val="single" w:sz="4" w:space="0" w:color="auto"/>
            </w:tcBorders>
            <w:hideMark/>
          </w:tcPr>
          <w:p w14:paraId="0431DDB2" w14:textId="65DFCE53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Huma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D-MSCs,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Mice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BM-MSCs</w:t>
            </w:r>
          </w:p>
        </w:tc>
        <w:tc>
          <w:tcPr>
            <w:tcW w:w="1842" w:type="dxa"/>
            <w:tcBorders>
              <w:top w:val="single" w:sz="4" w:space="0" w:color="auto"/>
            </w:tcBorders>
            <w:hideMark/>
          </w:tcPr>
          <w:p w14:paraId="0812B582" w14:textId="474D88AA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LPS</w:t>
            </w:r>
            <w:r w:rsidR="00A60B91">
              <w:rPr>
                <w:rFonts w:ascii="Book Antiqua" w:eastAsia="Calibri" w:hAnsi="Book Antiqua" w:cs="Times New Roman"/>
              </w:rPr>
              <w:t>-</w:t>
            </w:r>
            <w:r w:rsidRPr="006C66E4">
              <w:rPr>
                <w:rFonts w:ascii="Book Antiqua" w:eastAsia="Calibri" w:hAnsi="Book Antiqua" w:cs="Times New Roman"/>
              </w:rPr>
              <w:t>induc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LI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="00A60B91">
              <w:rPr>
                <w:rFonts w:ascii="Book Antiqua" w:eastAsia="Calibri" w:hAnsi="Book Antiqua" w:cs="Times New Roman"/>
              </w:rPr>
              <w:t xml:space="preserve">mouse </w:t>
            </w:r>
            <w:r w:rsidRPr="006C66E4">
              <w:rPr>
                <w:rFonts w:ascii="Book Antiqua" w:eastAsia="Calibri" w:hAnsi="Book Antiqua" w:cs="Times New Roman"/>
              </w:rPr>
              <w:t>model</w:t>
            </w:r>
          </w:p>
        </w:tc>
        <w:tc>
          <w:tcPr>
            <w:tcW w:w="3544" w:type="dxa"/>
            <w:tcBorders>
              <w:top w:val="single" w:sz="4" w:space="0" w:color="auto"/>
            </w:tcBorders>
            <w:hideMark/>
          </w:tcPr>
          <w:p w14:paraId="50C9E669" w14:textId="45B38F8A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Improv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preservatio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of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lung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rchitecture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n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reduc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inflammation</w:t>
            </w:r>
          </w:p>
        </w:tc>
        <w:tc>
          <w:tcPr>
            <w:tcW w:w="3686" w:type="dxa"/>
            <w:tcBorders>
              <w:top w:val="single" w:sz="4" w:space="0" w:color="auto"/>
            </w:tcBorders>
            <w:hideMark/>
          </w:tcPr>
          <w:p w14:paraId="6C992E19" w14:textId="18E66463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imes New Roman"/>
              </w:rPr>
            </w:pPr>
            <w:r w:rsidRPr="006C66E4">
              <w:rPr>
                <w:rFonts w:ascii="Book Antiqua" w:hAnsi="Book Antiqua" w:cs="Times New Roman"/>
              </w:rPr>
              <w:t>Xu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begin">
                <w:fldData xml:space="preserve">PEVuZE5vdGU+PENpdGU+PEF1dGhvcj5YdTwvQXV0aG9yPjxZZWFyPjIwMDg8L1llYXI+PFJlY051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</w:fldData>
              </w:fldChar>
            </w:r>
            <w:r w:rsidRPr="006C66E4">
              <w:rPr>
                <w:rFonts w:ascii="Book Antiqua" w:hAnsi="Book Antiqua" w:cs="Times New Roman"/>
                <w:iCs/>
                <w:vertAlign w:val="superscript"/>
              </w:rPr>
              <w:instrText xml:space="preserve"> ADDIN EN.CITE </w:instrText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begin">
                <w:fldData xml:space="preserve">PEVuZE5vdGU+PENpdGU+PEF1dGhvcj5YdTwvQXV0aG9yPjxZZWFyPjIwMDg8L1llYXI+PFJlY051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</w:fldData>
              </w:fldChar>
            </w:r>
            <w:r w:rsidRPr="006C66E4">
              <w:rPr>
                <w:rFonts w:ascii="Book Antiqua" w:hAnsi="Book Antiqua" w:cs="Times New Roman"/>
                <w:iCs/>
                <w:vertAlign w:val="superscript"/>
              </w:rPr>
              <w:instrText xml:space="preserve"> ADDIN EN.CITE.DATA </w:instrText>
            </w:r>
            <w:r w:rsidRPr="006C66E4">
              <w:rPr>
                <w:rFonts w:ascii="Book Antiqua" w:hAnsi="Book Antiqua"/>
                <w:iCs/>
                <w:vertAlign w:val="superscript"/>
              </w:rPr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end"/>
            </w:r>
            <w:r w:rsidRPr="006C66E4">
              <w:rPr>
                <w:rFonts w:ascii="Book Antiqua" w:hAnsi="Book Antiqua"/>
                <w:iCs/>
                <w:vertAlign w:val="superscript"/>
              </w:rPr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separate"/>
            </w:r>
            <w:r w:rsidRPr="006C66E4">
              <w:rPr>
                <w:rFonts w:ascii="Book Antiqua" w:hAnsi="Book Antiqua" w:cs="Times New Roman"/>
                <w:iCs/>
                <w:noProof/>
                <w:vertAlign w:val="superscript"/>
              </w:rPr>
              <w:t>[77]</w:t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end"/>
            </w:r>
            <w:r w:rsidRPr="006C66E4">
              <w:rPr>
                <w:rFonts w:ascii="Book Antiqua" w:hAnsi="Book Antiqua" w:cs="Times New Roman"/>
              </w:rPr>
              <w:t>,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</w:rPr>
              <w:t>Martínez-González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begin">
                <w:fldData xml:space="preserve">PEVuZE5vdGU+PENpdGU+PEF1dGhvcj5NYXJ0w61uZXotR29uesOhbGV6PC9BdXRob3I+PFllYXI+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</w:fldData>
              </w:fldChar>
            </w:r>
            <w:r w:rsidRPr="006C66E4">
              <w:rPr>
                <w:rFonts w:ascii="Book Antiqua" w:hAnsi="Book Antiqua" w:cs="Times New Roman"/>
                <w:iCs/>
                <w:vertAlign w:val="superscript"/>
              </w:rPr>
              <w:instrText xml:space="preserve"> ADDIN EN.CITE </w:instrText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begin">
                <w:fldData xml:space="preserve">PEVuZE5vdGU+PENpdGU+PEF1dGhvcj5NYXJ0w61uZXotR29uesOhbGV6PC9BdXRob3I+PFllYXI+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</w:fldData>
              </w:fldChar>
            </w:r>
            <w:r w:rsidRPr="006C66E4">
              <w:rPr>
                <w:rFonts w:ascii="Book Antiqua" w:hAnsi="Book Antiqua" w:cs="Times New Roman"/>
                <w:iCs/>
                <w:vertAlign w:val="superscript"/>
              </w:rPr>
              <w:instrText xml:space="preserve"> ADDIN EN.CITE.DATA </w:instrText>
            </w:r>
            <w:r w:rsidRPr="006C66E4">
              <w:rPr>
                <w:rFonts w:ascii="Book Antiqua" w:hAnsi="Book Antiqua"/>
                <w:iCs/>
                <w:vertAlign w:val="superscript"/>
              </w:rPr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end"/>
            </w:r>
            <w:r w:rsidRPr="006C66E4">
              <w:rPr>
                <w:rFonts w:ascii="Book Antiqua" w:hAnsi="Book Antiqua"/>
                <w:iCs/>
                <w:vertAlign w:val="superscript"/>
              </w:rPr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separate"/>
            </w:r>
            <w:r w:rsidRPr="006C66E4">
              <w:rPr>
                <w:rFonts w:ascii="Book Antiqua" w:hAnsi="Book Antiqua" w:cs="Times New Roman"/>
                <w:iCs/>
                <w:noProof/>
                <w:vertAlign w:val="superscript"/>
              </w:rPr>
              <w:t>[156]</w:t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end"/>
            </w:r>
            <w:r w:rsidRPr="006C66E4">
              <w:rPr>
                <w:rFonts w:ascii="Book Antiqua" w:hAnsi="Book Antiqua" w:cs="Times New Roman"/>
              </w:rPr>
              <w:t>,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</w:rPr>
              <w:t>Mei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begin">
                <w:fldData xml:space="preserve">PEVuZE5vdGU+PENpdGU+PEF1dGhvcj5NZWk8L0F1dGhvcj48WWVhcj4yMDA3PC9ZZWFyPjxSZWNO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</w:fldData>
              </w:fldChar>
            </w:r>
            <w:r w:rsidRPr="006C66E4">
              <w:rPr>
                <w:rFonts w:ascii="Book Antiqua" w:hAnsi="Book Antiqua" w:cs="Times New Roman"/>
                <w:iCs/>
                <w:vertAlign w:val="superscript"/>
              </w:rPr>
              <w:instrText xml:space="preserve"> ADDIN EN.CITE </w:instrText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begin">
                <w:fldData xml:space="preserve">PEVuZE5vdGU+PENpdGU+PEF1dGhvcj5NZWk8L0F1dGhvcj48WWVhcj4yMDA3PC9ZZWFyPjxSZWNO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</w:fldData>
              </w:fldChar>
            </w:r>
            <w:r w:rsidRPr="006C66E4">
              <w:rPr>
                <w:rFonts w:ascii="Book Antiqua" w:hAnsi="Book Antiqua" w:cs="Times New Roman"/>
                <w:iCs/>
                <w:vertAlign w:val="superscript"/>
              </w:rPr>
              <w:instrText xml:space="preserve"> ADDIN EN.CITE.DATA </w:instrText>
            </w:r>
            <w:r w:rsidRPr="006C66E4">
              <w:rPr>
                <w:rFonts w:ascii="Book Antiqua" w:hAnsi="Book Antiqua"/>
                <w:iCs/>
                <w:vertAlign w:val="superscript"/>
              </w:rPr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end"/>
            </w:r>
            <w:r w:rsidRPr="006C66E4">
              <w:rPr>
                <w:rFonts w:ascii="Book Antiqua" w:hAnsi="Book Antiqua"/>
                <w:iCs/>
                <w:vertAlign w:val="superscript"/>
              </w:rPr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separate"/>
            </w:r>
            <w:r w:rsidRPr="006C66E4">
              <w:rPr>
                <w:rFonts w:ascii="Book Antiqua" w:hAnsi="Book Antiqua" w:cs="Times New Roman"/>
                <w:iCs/>
                <w:noProof/>
                <w:vertAlign w:val="superscript"/>
              </w:rPr>
              <w:t>[159]</w:t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end"/>
            </w:r>
            <w:r w:rsidRPr="006C66E4">
              <w:rPr>
                <w:rFonts w:ascii="Book Antiqua" w:hAnsi="Book Antiqua" w:cs="Times New Roman"/>
              </w:rPr>
              <w:t>,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</w:rPr>
              <w:t>Chen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DaGVuPC9BdXRob3I+PFllYXI+MjAxODwvWWVhcj48UmVj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</w:fldData>
              </w:fldChar>
            </w:r>
            <w:r w:rsidRPr="006C66E4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Pr="006C66E4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DaGVuPC9BdXRob3I+PFllYXI+MjAxODwvWWVhcj48UmVj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</w:fldData>
              </w:fldChar>
            </w:r>
            <w:r w:rsidRPr="006C66E4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Pr="006C66E4">
              <w:rPr>
                <w:rFonts w:ascii="Book Antiqua" w:hAnsi="Book Antiqua"/>
                <w:vertAlign w:val="superscript"/>
              </w:rPr>
            </w:r>
            <w:r w:rsidRPr="006C66E4">
              <w:rPr>
                <w:rFonts w:ascii="Book Antiqua" w:hAnsi="Book Antiqua"/>
                <w:vertAlign w:val="superscript"/>
              </w:rPr>
              <w:fldChar w:fldCharType="end"/>
            </w:r>
            <w:r w:rsidRPr="006C66E4">
              <w:rPr>
                <w:rFonts w:ascii="Book Antiqua" w:hAnsi="Book Antiqua"/>
                <w:vertAlign w:val="superscript"/>
              </w:rPr>
            </w:r>
            <w:r w:rsidRPr="006C66E4">
              <w:rPr>
                <w:rFonts w:ascii="Book Antiqua" w:hAnsi="Book Antiqua"/>
                <w:vertAlign w:val="superscript"/>
              </w:rPr>
              <w:fldChar w:fldCharType="separate"/>
            </w:r>
            <w:r w:rsidRPr="006C66E4">
              <w:rPr>
                <w:rFonts w:ascii="Book Antiqua" w:hAnsi="Book Antiqua"/>
                <w:noProof/>
                <w:vertAlign w:val="superscript"/>
              </w:rPr>
              <w:t>[160</w:t>
            </w:r>
            <w:r w:rsidR="00A4753E" w:rsidRPr="006C66E4">
              <w:rPr>
                <w:rFonts w:ascii="Book Antiqua" w:hAnsi="Book Antiqua"/>
                <w:noProof/>
                <w:vertAlign w:val="superscript"/>
              </w:rPr>
              <w:t>]</w:t>
            </w:r>
            <w:r w:rsidRPr="006C66E4">
              <w:rPr>
                <w:rFonts w:ascii="Book Antiqua" w:hAnsi="Book Antiqua"/>
                <w:vertAlign w:val="superscript"/>
              </w:rPr>
              <w:fldChar w:fldCharType="end"/>
            </w:r>
            <w:r w:rsidR="00A4753E" w:rsidRPr="006C66E4">
              <w:rPr>
                <w:rFonts w:ascii="Book Antiqua" w:hAnsi="Book Antiqua" w:cs="Times New Roman"/>
              </w:rPr>
              <w:t>,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="00A4753E" w:rsidRPr="006C66E4">
              <w:rPr>
                <w:rFonts w:ascii="Book Antiqua" w:hAnsi="Book Antiqua" w:cs="Times New Roman"/>
              </w:rPr>
              <w:t>and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="00A4753E" w:rsidRPr="006C66E4">
              <w:rPr>
                <w:rFonts w:ascii="Book Antiqua" w:hAnsi="Book Antiqua" w:cs="Times New Roman"/>
              </w:rPr>
              <w:t>Chen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="00A4753E"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="00A4753E" w:rsidRPr="006C66E4">
              <w:rPr>
                <w:rFonts w:ascii="Book Antiqua" w:hAnsi="Book Antiqua" w:cs="Times New Roman"/>
                <w:i/>
              </w:rPr>
              <w:t>al</w:t>
            </w:r>
            <w:r w:rsidR="00A4753E" w:rsidRPr="006C66E4">
              <w:rPr>
                <w:rFonts w:ascii="Book Antiqua" w:hAnsi="Book Antiqua" w:cs="Times New Roman"/>
                <w:iCs/>
                <w:vertAlign w:val="superscript"/>
              </w:rPr>
              <w:t>[</w:t>
            </w:r>
            <w:r w:rsidR="00A4753E" w:rsidRPr="006C66E4">
              <w:rPr>
                <w:rFonts w:ascii="Book Antiqua" w:hAnsi="Book Antiqua"/>
                <w:iCs/>
                <w:noProof/>
                <w:vertAlign w:val="superscript"/>
              </w:rPr>
              <w:t>220]</w:t>
            </w:r>
          </w:p>
        </w:tc>
      </w:tr>
      <w:tr w:rsidR="00161231" w:rsidRPr="006C66E4" w14:paraId="3C4B1859" w14:textId="77777777" w:rsidTr="006C66E4">
        <w:trPr>
          <w:gridBefore w:val="1"/>
          <w:wBefore w:w="175" w:type="dxa"/>
          <w:trHeight w:val="1574"/>
        </w:trPr>
        <w:tc>
          <w:tcPr>
            <w:tcW w:w="1843" w:type="dxa"/>
            <w:hideMark/>
          </w:tcPr>
          <w:p w14:paraId="15C8B10D" w14:textId="77777777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TGF-β1</w:t>
            </w:r>
          </w:p>
        </w:tc>
        <w:tc>
          <w:tcPr>
            <w:tcW w:w="1810" w:type="dxa"/>
            <w:hideMark/>
          </w:tcPr>
          <w:p w14:paraId="4F3CFAC4" w14:textId="4E29A752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Mice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BM-MSCs</w:t>
            </w:r>
          </w:p>
        </w:tc>
        <w:tc>
          <w:tcPr>
            <w:tcW w:w="1842" w:type="dxa"/>
            <w:hideMark/>
          </w:tcPr>
          <w:p w14:paraId="716D1022" w14:textId="477C0B81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LPS</w:t>
            </w:r>
            <w:r w:rsidR="00A60B91">
              <w:rPr>
                <w:rFonts w:ascii="Book Antiqua" w:eastAsia="Calibri" w:hAnsi="Book Antiqua" w:cs="Times New Roman"/>
              </w:rPr>
              <w:t>-</w:t>
            </w:r>
            <w:r w:rsidRPr="006C66E4">
              <w:rPr>
                <w:rFonts w:ascii="Book Antiqua" w:eastAsia="Calibri" w:hAnsi="Book Antiqua" w:cs="Times New Roman"/>
              </w:rPr>
              <w:t>induc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RDS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mice</w:t>
            </w:r>
          </w:p>
        </w:tc>
        <w:tc>
          <w:tcPr>
            <w:tcW w:w="3544" w:type="dxa"/>
            <w:hideMark/>
          </w:tcPr>
          <w:p w14:paraId="0010EDE1" w14:textId="54871ABF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Increas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Treg,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induc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occludi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expressio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n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reduc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vascular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permeability</w:t>
            </w:r>
          </w:p>
        </w:tc>
        <w:tc>
          <w:tcPr>
            <w:tcW w:w="3686" w:type="dxa"/>
            <w:hideMark/>
          </w:tcPr>
          <w:p w14:paraId="2482783A" w14:textId="619AE969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imes New Roman"/>
              </w:rPr>
            </w:pPr>
            <w:r w:rsidRPr="006C66E4">
              <w:rPr>
                <w:rFonts w:ascii="Book Antiqua" w:hAnsi="Book Antiqua" w:cs="Times New Roman"/>
              </w:rPr>
              <w:t>Chen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DaGVuPC9BdXRob3I+PFllYXI+MjAyMDwvWWVhcj48UmVj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</w:fldData>
              </w:fldChar>
            </w:r>
            <w:r w:rsidRPr="006C66E4">
              <w:rPr>
                <w:rFonts w:ascii="Book Antiqua" w:hAnsi="Book Antiqua" w:cs="Times New Roman"/>
              </w:rPr>
              <w:instrText xml:space="preserve"> ADDIN EN.CITE </w:instrTex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DaGVuPC9BdXRob3I+PFllYXI+MjAyMDwvWWVhcj48UmVj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</w:fldData>
              </w:fldChar>
            </w:r>
            <w:r w:rsidRPr="006C66E4">
              <w:rPr>
                <w:rFonts w:ascii="Book Antiqua" w:hAnsi="Book Antiqua" w:cs="Times New Roman"/>
              </w:rPr>
              <w:instrText xml:space="preserve"> ADDIN EN.CITE.DATA </w:instrText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end"/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separate"/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t>[160]</w:t>
            </w:r>
            <w:r w:rsidRPr="006C66E4">
              <w:rPr>
                <w:rFonts w:ascii="Book Antiqua" w:hAnsi="Book Antiqua"/>
              </w:rPr>
              <w:fldChar w:fldCharType="end"/>
            </w:r>
          </w:p>
        </w:tc>
      </w:tr>
      <w:tr w:rsidR="00161231" w:rsidRPr="006C66E4" w14:paraId="18D97C45" w14:textId="77777777" w:rsidTr="006C66E4">
        <w:trPr>
          <w:gridBefore w:val="1"/>
          <w:wBefore w:w="175" w:type="dxa"/>
          <w:trHeight w:val="974"/>
        </w:trPr>
        <w:tc>
          <w:tcPr>
            <w:tcW w:w="1843" w:type="dxa"/>
            <w:hideMark/>
          </w:tcPr>
          <w:p w14:paraId="27F1D631" w14:textId="77777777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IL-10</w:t>
            </w:r>
          </w:p>
        </w:tc>
        <w:tc>
          <w:tcPr>
            <w:tcW w:w="1810" w:type="dxa"/>
            <w:hideMark/>
          </w:tcPr>
          <w:p w14:paraId="03B2D0B3" w14:textId="0AB4A315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Huma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UC-MSCs</w:t>
            </w:r>
          </w:p>
        </w:tc>
        <w:tc>
          <w:tcPr>
            <w:tcW w:w="1842" w:type="dxa"/>
            <w:hideMark/>
          </w:tcPr>
          <w:p w14:paraId="7DFD0DA8" w14:textId="6B15CB10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DD023B">
              <w:rPr>
                <w:rFonts w:ascii="Book Antiqua" w:eastAsia="Calibri" w:hAnsi="Book Antiqua"/>
                <w:i/>
                <w:iCs/>
              </w:rPr>
              <w:t>E.</w:t>
            </w:r>
            <w:r w:rsidR="00035F64" w:rsidRPr="00DD023B">
              <w:rPr>
                <w:rFonts w:ascii="Book Antiqua" w:eastAsia="Calibri" w:hAnsi="Book Antiqua"/>
                <w:i/>
                <w:iCs/>
              </w:rPr>
              <w:t xml:space="preserve"> </w:t>
            </w:r>
            <w:r w:rsidRPr="00DD023B">
              <w:rPr>
                <w:rFonts w:ascii="Book Antiqua" w:eastAsia="Calibri" w:hAnsi="Book Antiqua"/>
                <w:i/>
                <w:iCs/>
              </w:rPr>
              <w:t>coli</w:t>
            </w:r>
            <w:r w:rsidR="00A60B91">
              <w:rPr>
                <w:rFonts w:ascii="Book Antiqua" w:eastAsia="Calibri" w:hAnsi="Book Antiqua" w:cs="Times New Roman"/>
              </w:rPr>
              <w:t>-</w:t>
            </w:r>
            <w:r w:rsidRPr="006C66E4">
              <w:rPr>
                <w:rFonts w:ascii="Book Antiqua" w:eastAsia="Calibri" w:hAnsi="Book Antiqua" w:cs="Times New Roman"/>
              </w:rPr>
              <w:t>induc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pneumosepsis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="00A60B91">
              <w:rPr>
                <w:rFonts w:ascii="Book Antiqua" w:eastAsia="Calibri" w:hAnsi="Book Antiqua" w:cs="Times New Roman"/>
              </w:rPr>
              <w:t xml:space="preserve">mouse </w:t>
            </w:r>
            <w:r w:rsidRPr="006C66E4">
              <w:rPr>
                <w:rFonts w:ascii="Book Antiqua" w:eastAsia="Calibri" w:hAnsi="Book Antiqua" w:cs="Times New Roman"/>
              </w:rPr>
              <w:t>model</w:t>
            </w:r>
          </w:p>
        </w:tc>
        <w:tc>
          <w:tcPr>
            <w:tcW w:w="3544" w:type="dxa"/>
            <w:hideMark/>
          </w:tcPr>
          <w:p w14:paraId="7001F3CB" w14:textId="6158872D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Reduc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bacterial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loa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by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increasing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phagocytosis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i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macrophages</w:t>
            </w:r>
          </w:p>
        </w:tc>
        <w:tc>
          <w:tcPr>
            <w:tcW w:w="3686" w:type="dxa"/>
            <w:hideMark/>
          </w:tcPr>
          <w:p w14:paraId="15F2A610" w14:textId="463F7210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imes New Roman"/>
              </w:rPr>
            </w:pPr>
            <w:r w:rsidRPr="006C66E4">
              <w:rPr>
                <w:rFonts w:ascii="Book Antiqua" w:hAnsi="Book Antiqua" w:cs="Times New Roman"/>
              </w:rPr>
              <w:t>Jerkic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KZXJraWM8L0F1dGhvcj48WWVhcj4yMDE5PC9ZZWFyPjxS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</w:fldData>
              </w:fldChar>
            </w:r>
            <w:r w:rsidRPr="006C66E4">
              <w:rPr>
                <w:rFonts w:ascii="Book Antiqua" w:hAnsi="Book Antiqua" w:cs="Times New Roman"/>
              </w:rPr>
              <w:instrText xml:space="preserve"> ADDIN EN.CITE </w:instrTex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KZXJraWM8L0F1dGhvcj48WWVhcj4yMDE5PC9ZZWFyPjxS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</w:fldData>
              </w:fldChar>
            </w:r>
            <w:r w:rsidRPr="006C66E4">
              <w:rPr>
                <w:rFonts w:ascii="Book Antiqua" w:hAnsi="Book Antiqua" w:cs="Times New Roman"/>
              </w:rPr>
              <w:instrText xml:space="preserve"> ADDIN EN.CITE.DATA </w:instrText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end"/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separate"/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t>[75]</w:t>
            </w:r>
            <w:r w:rsidRPr="006C66E4">
              <w:rPr>
                <w:rFonts w:ascii="Book Antiqua" w:hAnsi="Book Antiqua"/>
              </w:rPr>
              <w:fldChar w:fldCharType="end"/>
            </w:r>
          </w:p>
        </w:tc>
      </w:tr>
      <w:tr w:rsidR="00161231" w:rsidRPr="006C66E4" w14:paraId="7D1E69B7" w14:textId="77777777" w:rsidTr="006C66E4">
        <w:trPr>
          <w:gridBefore w:val="1"/>
          <w:wBefore w:w="175" w:type="dxa"/>
          <w:trHeight w:val="646"/>
        </w:trPr>
        <w:tc>
          <w:tcPr>
            <w:tcW w:w="1843" w:type="dxa"/>
            <w:hideMark/>
          </w:tcPr>
          <w:p w14:paraId="6A812F57" w14:textId="411DF0AB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Del-1,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FGF2</w:t>
            </w:r>
          </w:p>
        </w:tc>
        <w:tc>
          <w:tcPr>
            <w:tcW w:w="1810" w:type="dxa"/>
            <w:hideMark/>
          </w:tcPr>
          <w:p w14:paraId="7902195C" w14:textId="75B9B7BB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Mice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BM-MSCs</w:t>
            </w:r>
          </w:p>
        </w:tc>
        <w:tc>
          <w:tcPr>
            <w:tcW w:w="1842" w:type="dxa"/>
            <w:hideMark/>
          </w:tcPr>
          <w:p w14:paraId="6093C8D2" w14:textId="5629D441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LPS</w:t>
            </w:r>
            <w:r w:rsidR="00A60B91">
              <w:rPr>
                <w:rFonts w:ascii="Book Antiqua" w:eastAsia="Calibri" w:hAnsi="Book Antiqua" w:cs="Times New Roman"/>
              </w:rPr>
              <w:t>-</w:t>
            </w:r>
            <w:r w:rsidRPr="006C66E4">
              <w:rPr>
                <w:rFonts w:ascii="Book Antiqua" w:eastAsia="Calibri" w:hAnsi="Book Antiqua" w:cs="Times New Roman"/>
              </w:rPr>
              <w:t>induc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LI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="00A60B91">
              <w:rPr>
                <w:rFonts w:ascii="Book Antiqua" w:eastAsia="Calibri" w:hAnsi="Book Antiqua" w:cs="Times New Roman"/>
              </w:rPr>
              <w:t xml:space="preserve">mouse </w:t>
            </w:r>
            <w:r w:rsidRPr="006C66E4">
              <w:rPr>
                <w:rFonts w:ascii="Book Antiqua" w:eastAsia="Calibri" w:hAnsi="Book Antiqua" w:cs="Times New Roman"/>
              </w:rPr>
              <w:t>model</w:t>
            </w:r>
          </w:p>
        </w:tc>
        <w:tc>
          <w:tcPr>
            <w:tcW w:w="3544" w:type="dxa"/>
            <w:hideMark/>
          </w:tcPr>
          <w:p w14:paraId="208BF76F" w14:textId="4D1D9ABE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Reductio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i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inflammatio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n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lung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injury</w:t>
            </w:r>
          </w:p>
        </w:tc>
        <w:tc>
          <w:tcPr>
            <w:tcW w:w="3686" w:type="dxa"/>
            <w:hideMark/>
          </w:tcPr>
          <w:p w14:paraId="34A01A51" w14:textId="2574AEC6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imes New Roman"/>
              </w:rPr>
            </w:pPr>
            <w:r w:rsidRPr="006C66E4">
              <w:rPr>
                <w:rFonts w:ascii="Book Antiqua" w:hAnsi="Book Antiqua" w:cs="Times New Roman"/>
              </w:rPr>
              <w:t>Zhao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begin"/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instrText xml:space="preserve"> ADDIN EN.CITE &lt;EndNote&gt;&lt;Cite&gt;&lt;Author&gt;Zhao&lt;/Author&gt;&lt;Year&gt;2015&lt;/Year&gt;&lt;RecNum&gt;433&lt;/RecNum&gt;&lt;DisplayText&gt;&lt;style face="superscript"&gt;[161]&lt;/style&gt;&lt;/DisplayText&gt;&lt;record&gt;&lt;rec-number&gt;433&lt;/rec-number&gt;&lt;foreign-keys&gt;&lt;key app="EN" db-id="vxezfedfl5ppa8e2e0pxdpxntpw5x9xzzd0w" timestamp="1617182833"&gt;433&lt;/key&gt;&lt;/foreign-keys&gt;&lt;ref-type name="Journal Article"&gt;17&lt;/ref-type&gt;&lt;contributors&gt;&lt;authors&gt;&lt;author&gt;&lt;style face="bold" font="default" size="100%"&gt;Zhao, Y. F.&lt;/style&gt;&lt;/author&gt;&lt;author&gt;Luo, Y. M.&lt;/author&gt;&lt;author&gt;Xiong, W.&lt;/author&gt;&lt;author&gt;Ding, W.&lt;/author&gt;&lt;author&gt;Li, Y. R.&lt;/author&gt;&lt;author&gt;Zhao, W.&lt;/author&gt;&lt;author&gt;Zeng, H. Z.&lt;/author&gt;&lt;author&gt;Gao, H. C.&lt;/author&gt;&lt;author&gt;Wu, X. L.&lt;/author&gt;&lt;/authors&gt;&lt;/contributors&gt;&lt;auth-address&gt;Department of Respiratory Medicine, Pudong New Area, Gongli Hospital, Shanghai, P.R. China. wuxueling_2014@126.com.&lt;/auth-address&gt;&lt;titles&gt;&lt;title&gt;Mesenchymal stem cell-based FGF2 gene therapy for acute lung injury induced by lipopolysaccharide in mice&lt;/title&gt;&lt;secondary-title&gt;Eur Rev Med Pharmacol Sci&lt;/secondary-title&gt;&lt;alt-title&gt;European review for medical and pharmacological sciences&lt;/alt-title&gt;&lt;/titles&gt;&lt;alt-periodical&gt;&lt;full-title&gt;European Review for Medical and Pharmacological Sciences&lt;/full-title&gt;&lt;/alt-periodical&gt;&lt;pages&gt;857-65&lt;/pages&gt;&lt;volume&gt;19&lt;/volume&gt;&lt;number&gt;5&lt;/number&gt;&lt;edition&gt;2015/03/26&lt;/edition&gt;&lt;keywords&gt;&lt;keyword&gt;Acute Lung Injury/chemically induced/genetics/*therapy&lt;/keyword&gt;&lt;keyword&gt;Animals&lt;/keyword&gt;&lt;keyword&gt;Female&lt;/keyword&gt;&lt;keyword&gt;Fibroblast Growth Factor 2/*genetics&lt;/keyword&gt;&lt;keyword&gt;Genetic Therapy/*methods&lt;/keyword&gt;&lt;keyword&gt;Lipopolysaccharides&lt;/keyword&gt;&lt;keyword&gt;Male&lt;/keyword&gt;&lt;keyword&gt;Mesenchymal Stem Cell Transplantation/*methods&lt;/keyword&gt;&lt;keyword&gt;Mesenchymal Stem Cells/physiology&lt;/keyword&gt;&lt;keyword&gt;Mice&lt;/keyword&gt;&lt;keyword&gt;Mice, Inbred C57BL&lt;/keyword&gt;&lt;keyword&gt;Random Allocation&lt;/keyword&gt;&lt;/keywords&gt;&lt;dates&gt;&lt;year&gt;2015&lt;/year&gt;&lt;/dates&gt;&lt;isbn&gt;1128-3602&lt;/isbn&gt;&lt;accession-num&gt;25807440&lt;/accession-num&gt;&lt;urls&gt;&lt;/urls&gt;&lt;remote-database-provider&gt;NLM&lt;/remote-database-provider&gt;&lt;language&gt;eng&lt;/language&gt;&lt;/record&gt;&lt;/Cite&gt;&lt;/EndNote&gt;</w:instrTex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separate"/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t>[161]</w: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end"/>
            </w:r>
            <w:r w:rsidRPr="006C66E4">
              <w:rPr>
                <w:rFonts w:ascii="Book Antiqua" w:hAnsi="Book Antiqua" w:cs="Times New Roman"/>
              </w:rPr>
              <w:t>,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</w:rPr>
              <w:t>Zhao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aaGFvPC9BdXRob3I+PFllYXI+MjAxNDwvWWVhcj48UmVj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</w:fldData>
              </w:fldChar>
            </w:r>
            <w:r w:rsidRPr="006C66E4">
              <w:rPr>
                <w:rFonts w:ascii="Book Antiqua" w:hAnsi="Book Antiqua"/>
              </w:rPr>
              <w:instrText xml:space="preserve"> ADDIN EN.CITE </w:instrTex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aaGFvPC9BdXRob3I+PFllYXI+MjAxNDwvWWVhcj48UmVj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</w:fldData>
              </w:fldChar>
            </w:r>
            <w:r w:rsidRPr="006C66E4">
              <w:rPr>
                <w:rFonts w:ascii="Book Antiqua" w:hAnsi="Book Antiqua"/>
              </w:rPr>
              <w:instrText xml:space="preserve"> ADDIN EN.CITE.DATA </w:instrText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end"/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separate"/>
            </w:r>
            <w:r w:rsidRPr="006C66E4">
              <w:rPr>
                <w:rFonts w:ascii="Book Antiqua" w:hAnsi="Book Antiqua"/>
                <w:noProof/>
                <w:vertAlign w:val="superscript"/>
              </w:rPr>
              <w:t>[161,162]</w:t>
            </w:r>
            <w:r w:rsidRPr="006C66E4">
              <w:rPr>
                <w:rFonts w:ascii="Book Antiqua" w:hAnsi="Book Antiqua"/>
              </w:rPr>
              <w:fldChar w:fldCharType="end"/>
            </w:r>
          </w:p>
        </w:tc>
      </w:tr>
      <w:tr w:rsidR="00161231" w:rsidRPr="006C66E4" w14:paraId="0BFA12C2" w14:textId="77777777" w:rsidTr="006C66E4">
        <w:trPr>
          <w:gridBefore w:val="1"/>
          <w:wBefore w:w="175" w:type="dxa"/>
          <w:trHeight w:val="810"/>
        </w:trPr>
        <w:tc>
          <w:tcPr>
            <w:tcW w:w="1843" w:type="dxa"/>
            <w:hideMark/>
          </w:tcPr>
          <w:p w14:paraId="12CA9EF3" w14:textId="77777777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HGF</w:t>
            </w:r>
          </w:p>
        </w:tc>
        <w:tc>
          <w:tcPr>
            <w:tcW w:w="1810" w:type="dxa"/>
            <w:hideMark/>
          </w:tcPr>
          <w:p w14:paraId="0240815C" w14:textId="243A369C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Mice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BM-MSCs</w:t>
            </w:r>
          </w:p>
        </w:tc>
        <w:tc>
          <w:tcPr>
            <w:tcW w:w="1842" w:type="dxa"/>
            <w:hideMark/>
          </w:tcPr>
          <w:p w14:paraId="7FAF58EC" w14:textId="1A46B6E9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DD023B">
              <w:rPr>
                <w:rFonts w:ascii="Book Antiqua" w:eastAsia="Calibri" w:hAnsi="Book Antiqua"/>
                <w:i/>
                <w:iCs/>
              </w:rPr>
              <w:t>In</w:t>
            </w:r>
            <w:r w:rsidR="00035F64" w:rsidRPr="00DD023B">
              <w:rPr>
                <w:rFonts w:ascii="Book Antiqua" w:eastAsia="Calibri" w:hAnsi="Book Antiqua"/>
                <w:i/>
                <w:iCs/>
              </w:rPr>
              <w:t xml:space="preserve"> </w:t>
            </w:r>
            <w:r w:rsidRPr="00DD023B">
              <w:rPr>
                <w:rFonts w:ascii="Book Antiqua" w:eastAsia="Calibri" w:hAnsi="Book Antiqua"/>
                <w:i/>
                <w:iCs/>
              </w:rPr>
              <w:t>vitro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LPS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treatment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of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pulmonary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lastRenderedPageBreak/>
              <w:t>endothelial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cells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</w:p>
        </w:tc>
        <w:tc>
          <w:tcPr>
            <w:tcW w:w="3544" w:type="dxa"/>
            <w:hideMark/>
          </w:tcPr>
          <w:p w14:paraId="04F33FEA" w14:textId="376902B2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lastRenderedPageBreak/>
              <w:t>Upregulat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occludi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n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reduc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permeability</w:t>
            </w:r>
          </w:p>
        </w:tc>
        <w:tc>
          <w:tcPr>
            <w:tcW w:w="3686" w:type="dxa"/>
            <w:hideMark/>
          </w:tcPr>
          <w:p w14:paraId="02E7A6E3" w14:textId="472B1D87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imes New Roman"/>
              </w:rPr>
            </w:pPr>
            <w:r w:rsidRPr="006C66E4">
              <w:rPr>
                <w:rFonts w:ascii="Book Antiqua" w:hAnsi="Book Antiqua" w:cs="Times New Roman"/>
              </w:rPr>
              <w:t>Meng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NZW5nPC9BdXRob3I+PFllYXI+MjAxOTwvWWVhcj48UmVj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=
</w:fldData>
              </w:fldChar>
            </w:r>
            <w:r w:rsidRPr="006C66E4">
              <w:rPr>
                <w:rFonts w:ascii="Book Antiqua" w:hAnsi="Book Antiqua" w:cs="Times New Roman"/>
              </w:rPr>
              <w:instrText xml:space="preserve"> ADDIN EN.CITE </w:instrTex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NZW5nPC9BdXRob3I+PFllYXI+MjAxOTwvWWVhcj48UmVj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=
</w:fldData>
              </w:fldChar>
            </w:r>
            <w:r w:rsidRPr="006C66E4">
              <w:rPr>
                <w:rFonts w:ascii="Book Antiqua" w:hAnsi="Book Antiqua" w:cs="Times New Roman"/>
              </w:rPr>
              <w:instrText xml:space="preserve"> ADDIN EN.CITE.DATA </w:instrText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end"/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separate"/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t>[163]</w:t>
            </w:r>
            <w:r w:rsidRPr="006C66E4">
              <w:rPr>
                <w:rFonts w:ascii="Book Antiqua" w:hAnsi="Book Antiqua"/>
              </w:rPr>
              <w:fldChar w:fldCharType="end"/>
            </w:r>
          </w:p>
        </w:tc>
      </w:tr>
      <w:tr w:rsidR="00161231" w:rsidRPr="006C66E4" w14:paraId="37990CA5" w14:textId="77777777" w:rsidTr="006C66E4">
        <w:trPr>
          <w:gridBefore w:val="1"/>
          <w:wBefore w:w="175" w:type="dxa"/>
          <w:trHeight w:val="974"/>
        </w:trPr>
        <w:tc>
          <w:tcPr>
            <w:tcW w:w="1843" w:type="dxa"/>
            <w:hideMark/>
          </w:tcPr>
          <w:p w14:paraId="13AE4A1D" w14:textId="5CFE7484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β-catenin,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ROR2,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p130/E2F4</w:t>
            </w:r>
          </w:p>
        </w:tc>
        <w:tc>
          <w:tcPr>
            <w:tcW w:w="1810" w:type="dxa"/>
            <w:hideMark/>
          </w:tcPr>
          <w:p w14:paraId="205DF665" w14:textId="3B303936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Mice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BM-MSCs</w:t>
            </w:r>
          </w:p>
        </w:tc>
        <w:tc>
          <w:tcPr>
            <w:tcW w:w="1842" w:type="dxa"/>
            <w:hideMark/>
          </w:tcPr>
          <w:p w14:paraId="4FC2504D" w14:textId="20031ECD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LPS</w:t>
            </w:r>
            <w:r w:rsidR="00A60B91">
              <w:rPr>
                <w:rFonts w:ascii="Book Antiqua" w:eastAsia="Calibri" w:hAnsi="Book Antiqua" w:cs="Times New Roman"/>
              </w:rPr>
              <w:t>-</w:t>
            </w:r>
            <w:r w:rsidRPr="006C66E4">
              <w:rPr>
                <w:rFonts w:ascii="Book Antiqua" w:eastAsia="Calibri" w:hAnsi="Book Antiqua" w:cs="Times New Roman"/>
              </w:rPr>
              <w:t>induc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RDS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="00A60B91">
              <w:rPr>
                <w:rFonts w:ascii="Book Antiqua" w:eastAsia="Calibri" w:hAnsi="Book Antiqua" w:cs="Times New Roman"/>
              </w:rPr>
              <w:t xml:space="preserve">mouse </w:t>
            </w:r>
            <w:r w:rsidRPr="006C66E4">
              <w:rPr>
                <w:rFonts w:ascii="Book Antiqua" w:eastAsia="Calibri" w:hAnsi="Book Antiqua" w:cs="Times New Roman"/>
              </w:rPr>
              <w:t>model</w:t>
            </w:r>
          </w:p>
        </w:tc>
        <w:tc>
          <w:tcPr>
            <w:tcW w:w="3544" w:type="dxa"/>
            <w:hideMark/>
          </w:tcPr>
          <w:p w14:paraId="6C8F86BB" w14:textId="6DFCE3DB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Higher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retentio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i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lungs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n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increas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differentiatio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into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T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II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cells</w:t>
            </w:r>
          </w:p>
        </w:tc>
        <w:tc>
          <w:tcPr>
            <w:tcW w:w="3686" w:type="dxa"/>
            <w:hideMark/>
          </w:tcPr>
          <w:p w14:paraId="5930938A" w14:textId="5B9756DD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imes New Roman"/>
              </w:rPr>
            </w:pPr>
            <w:r w:rsidRPr="006C66E4">
              <w:rPr>
                <w:rFonts w:ascii="Book Antiqua" w:hAnsi="Book Antiqua" w:cs="Times New Roman"/>
              </w:rPr>
              <w:t>Cai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="00035F64">
              <w:rPr>
                <w:rFonts w:ascii="Book Antiqua" w:hAnsi="Book Antiqua"/>
              </w:rPr>
              <w:t xml:space="preserve"> </w: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begin">
                <w:fldData xml:space="preserve">PEVuZE5vdGU+PENpdGU+PEF1dGhvcj5DYWk8L0F1dGhvcj48WWVhcj4yMDE2PC9ZZWFyPjxSZWNO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=
</w:fldData>
              </w:fldChar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instrText xml:space="preserve"> ADDIN EN.CITE </w:instrTex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begin">
                <w:fldData xml:space="preserve">PEVuZE5vdGU+PENpdGU+PEF1dGhvcj5DYWk8L0F1dGhvcj48WWVhcj4yMDE2PC9ZZWFyPjxSZWNO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=
</w:fldData>
              </w:fldChar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instrText xml:space="preserve"> ADDIN EN.CITE.DATA </w:instrText>
            </w:r>
            <w:r w:rsidRPr="006C66E4">
              <w:rPr>
                <w:rFonts w:ascii="Book Antiqua" w:hAnsi="Book Antiqua"/>
                <w:noProof/>
                <w:vertAlign w:val="superscript"/>
              </w:rPr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end"/>
            </w:r>
            <w:r w:rsidRPr="006C66E4">
              <w:rPr>
                <w:rFonts w:ascii="Book Antiqua" w:hAnsi="Book Antiqua"/>
                <w:noProof/>
                <w:vertAlign w:val="superscript"/>
              </w:rPr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separate"/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t>[114]</w: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end"/>
            </w:r>
            <w:r w:rsidRPr="006C66E4">
              <w:rPr>
                <w:rFonts w:ascii="Book Antiqua" w:hAnsi="Book Antiqua" w:cs="Times New Roman"/>
              </w:rPr>
              <w:t>,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</w:rPr>
              <w:t>Cai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begin">
                <w:fldData xml:space="preserve">PEVuZE5vdGU+PENpdGU+PEF1dGhvcj5DYWk8L0F1dGhvcj48WWVhcj4yMDE1PC9ZZWFyPjxSZWNO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</w:fldData>
              </w:fldChar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instrText xml:space="preserve"> ADDIN EN.CITE </w:instrTex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begin">
                <w:fldData xml:space="preserve">PEVuZE5vdGU+PENpdGU+PEF1dGhvcj5DYWk8L0F1dGhvcj48WWVhcj4yMDE1PC9ZZWFyPjxSZWNO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</w:fldData>
              </w:fldChar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instrText xml:space="preserve"> ADDIN EN.CITE.DATA </w:instrText>
            </w:r>
            <w:r w:rsidRPr="006C66E4">
              <w:rPr>
                <w:rFonts w:ascii="Book Antiqua" w:hAnsi="Book Antiqua"/>
                <w:noProof/>
                <w:vertAlign w:val="superscript"/>
              </w:rPr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end"/>
            </w:r>
            <w:r w:rsidRPr="006C66E4">
              <w:rPr>
                <w:rFonts w:ascii="Book Antiqua" w:hAnsi="Book Antiqua"/>
                <w:noProof/>
                <w:vertAlign w:val="superscript"/>
              </w:rPr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separate"/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t>[121]</w: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end"/>
            </w:r>
            <w:r w:rsidRPr="006C66E4">
              <w:rPr>
                <w:rFonts w:ascii="Book Antiqua" w:hAnsi="Book Antiqua" w:cs="Times New Roman"/>
              </w:rPr>
              <w:t>,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</w:rPr>
              <w:t>Zhang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aaGFuZzwvQXV0aG9yPjxZZWFyPjIwMTk8L1llYXI+PFJl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=
</w:fldData>
              </w:fldChar>
            </w:r>
            <w:r w:rsidRPr="006C66E4">
              <w:rPr>
                <w:rFonts w:ascii="Book Antiqua" w:hAnsi="Book Antiqua"/>
              </w:rPr>
              <w:instrText xml:space="preserve"> ADDIN EN.CITE </w:instrTex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aaGFuZzwvQXV0aG9yPjxZZWFyPjIwMTk8L1llYXI+PFJl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=
</w:fldData>
              </w:fldChar>
            </w:r>
            <w:r w:rsidRPr="006C66E4">
              <w:rPr>
                <w:rFonts w:ascii="Book Antiqua" w:hAnsi="Book Antiqua"/>
              </w:rPr>
              <w:instrText xml:space="preserve"> ADDIN EN.CITE.DATA </w:instrText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end"/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separate"/>
            </w:r>
            <w:r w:rsidRPr="006C66E4">
              <w:rPr>
                <w:rFonts w:ascii="Book Antiqua" w:hAnsi="Book Antiqua"/>
                <w:noProof/>
                <w:vertAlign w:val="superscript"/>
              </w:rPr>
              <w:t>[114,121,164]</w:t>
            </w:r>
            <w:r w:rsidRPr="006C66E4">
              <w:rPr>
                <w:rFonts w:ascii="Book Antiqua" w:hAnsi="Book Antiqua"/>
              </w:rPr>
              <w:fldChar w:fldCharType="end"/>
            </w:r>
          </w:p>
        </w:tc>
      </w:tr>
      <w:tr w:rsidR="00161231" w:rsidRPr="006C66E4" w14:paraId="5362EBBA" w14:textId="77777777" w:rsidTr="006C66E4">
        <w:trPr>
          <w:gridBefore w:val="1"/>
          <w:wBefore w:w="175" w:type="dxa"/>
          <w:trHeight w:val="646"/>
        </w:trPr>
        <w:tc>
          <w:tcPr>
            <w:tcW w:w="1843" w:type="dxa"/>
            <w:hideMark/>
          </w:tcPr>
          <w:p w14:paraId="0586E4EB" w14:textId="77777777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ACE2</w:t>
            </w:r>
          </w:p>
        </w:tc>
        <w:tc>
          <w:tcPr>
            <w:tcW w:w="1810" w:type="dxa"/>
            <w:hideMark/>
          </w:tcPr>
          <w:p w14:paraId="2308D015" w14:textId="1C8BF3CC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Mice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BM-MSCs</w:t>
            </w:r>
          </w:p>
        </w:tc>
        <w:tc>
          <w:tcPr>
            <w:tcW w:w="1842" w:type="dxa"/>
            <w:hideMark/>
          </w:tcPr>
          <w:p w14:paraId="24237EC3" w14:textId="656F4B5F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LPS</w:t>
            </w:r>
            <w:r w:rsidR="00A60B91">
              <w:rPr>
                <w:rFonts w:ascii="Book Antiqua" w:eastAsia="Calibri" w:hAnsi="Book Antiqua" w:cs="Times New Roman"/>
              </w:rPr>
              <w:t>-</w:t>
            </w:r>
            <w:r w:rsidRPr="006C66E4">
              <w:rPr>
                <w:rFonts w:ascii="Book Antiqua" w:eastAsia="Calibri" w:hAnsi="Book Antiqua" w:cs="Times New Roman"/>
              </w:rPr>
              <w:t>induc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LI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="00A60B91">
              <w:rPr>
                <w:rFonts w:ascii="Book Antiqua" w:eastAsia="Calibri" w:hAnsi="Book Antiqua" w:cs="Times New Roman"/>
              </w:rPr>
              <w:t xml:space="preserve">mouse </w:t>
            </w:r>
            <w:r w:rsidRPr="006C66E4">
              <w:rPr>
                <w:rFonts w:ascii="Book Antiqua" w:eastAsia="Calibri" w:hAnsi="Book Antiqua" w:cs="Times New Roman"/>
              </w:rPr>
              <w:t>model</w:t>
            </w:r>
          </w:p>
        </w:tc>
        <w:tc>
          <w:tcPr>
            <w:tcW w:w="3544" w:type="dxa"/>
            <w:hideMark/>
          </w:tcPr>
          <w:p w14:paraId="00C2BD1C" w14:textId="6E774709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Reduc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permeability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n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lung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ng-II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levels</w:t>
            </w:r>
          </w:p>
        </w:tc>
        <w:tc>
          <w:tcPr>
            <w:tcW w:w="3686" w:type="dxa"/>
            <w:hideMark/>
          </w:tcPr>
          <w:p w14:paraId="49DD8C79" w14:textId="3BA2E3D4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SimSun" w:hAnsi="Book Antiqua" w:cs="Times New Roman"/>
              </w:rPr>
            </w:pPr>
            <w:r w:rsidRPr="006C66E4">
              <w:rPr>
                <w:rFonts w:ascii="Book Antiqua" w:hAnsi="Book Antiqua" w:cs="Times New Roman"/>
              </w:rPr>
              <w:t>He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IZTwvQXV0aG9yPjxZZWFyPjIwMTU8L1llYXI+PFJlY051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</w:fldData>
              </w:fldChar>
            </w:r>
            <w:r w:rsidRPr="006C66E4">
              <w:rPr>
                <w:rFonts w:ascii="Book Antiqua" w:hAnsi="Book Antiqua" w:cs="Times New Roman"/>
              </w:rPr>
              <w:instrText xml:space="preserve"> ADDIN EN.CITE </w:instrTex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IZTwvQXV0aG9yPjxZZWFyPjIwMTU8L1llYXI+PFJlY051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</w:fldData>
              </w:fldChar>
            </w:r>
            <w:r w:rsidRPr="006C66E4">
              <w:rPr>
                <w:rFonts w:ascii="Book Antiqua" w:hAnsi="Book Antiqua" w:cs="Times New Roman"/>
              </w:rPr>
              <w:instrText xml:space="preserve"> ADDIN EN.CITE.DATA </w:instrText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end"/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separate"/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t>[166]</w:t>
            </w:r>
            <w:r w:rsidRPr="006C66E4">
              <w:rPr>
                <w:rFonts w:ascii="Book Antiqua" w:hAnsi="Book Antiqua"/>
              </w:rPr>
              <w:fldChar w:fldCharType="end"/>
            </w:r>
          </w:p>
        </w:tc>
      </w:tr>
      <w:tr w:rsidR="00161231" w:rsidRPr="006C66E4" w14:paraId="757F40AD" w14:textId="77777777" w:rsidTr="006C66E4">
        <w:trPr>
          <w:gridBefore w:val="1"/>
          <w:wBefore w:w="175" w:type="dxa"/>
          <w:trHeight w:val="491"/>
        </w:trPr>
        <w:tc>
          <w:tcPr>
            <w:tcW w:w="1843" w:type="dxa"/>
            <w:hideMark/>
          </w:tcPr>
          <w:p w14:paraId="14FA27D9" w14:textId="1741C277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CXCR4,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EP2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CXCR2</w:t>
            </w:r>
          </w:p>
        </w:tc>
        <w:tc>
          <w:tcPr>
            <w:tcW w:w="1810" w:type="dxa"/>
            <w:hideMark/>
          </w:tcPr>
          <w:p w14:paraId="5BD76B2D" w14:textId="0C9AD0CA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Mice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BM-MSCs</w:t>
            </w:r>
          </w:p>
        </w:tc>
        <w:tc>
          <w:tcPr>
            <w:tcW w:w="1842" w:type="dxa"/>
            <w:hideMark/>
          </w:tcPr>
          <w:p w14:paraId="723771CA" w14:textId="1A968215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ALI/ARDS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="00A60B91">
              <w:rPr>
                <w:rFonts w:ascii="Book Antiqua" w:eastAsia="Calibri" w:hAnsi="Book Antiqua" w:cs="Times New Roman"/>
              </w:rPr>
              <w:t xml:space="preserve">mouse </w:t>
            </w:r>
            <w:r w:rsidRPr="006C66E4">
              <w:rPr>
                <w:rFonts w:ascii="Book Antiqua" w:eastAsia="Calibri" w:hAnsi="Book Antiqua" w:cs="Times New Roman"/>
              </w:rPr>
              <w:t>model</w:t>
            </w:r>
          </w:p>
        </w:tc>
        <w:tc>
          <w:tcPr>
            <w:tcW w:w="3544" w:type="dxa"/>
            <w:hideMark/>
          </w:tcPr>
          <w:p w14:paraId="5415476B" w14:textId="40F89A63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Increas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homing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to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the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site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of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injury</w:t>
            </w:r>
          </w:p>
        </w:tc>
        <w:tc>
          <w:tcPr>
            <w:tcW w:w="3686" w:type="dxa"/>
            <w:hideMark/>
          </w:tcPr>
          <w:p w14:paraId="4F61C995" w14:textId="60F05BC9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hAnsi="Book Antiqua" w:cs="Times New Roman"/>
              </w:rPr>
              <w:t>Yang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="00035F64">
              <w:rPr>
                <w:rFonts w:ascii="Book Antiqua" w:hAnsi="Book Antiqua"/>
              </w:rPr>
              <w:t xml:space="preserve"> </w: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begin">
                <w:fldData xml:space="preserve">PEVuZE5vdGU+PENpdGU+PEF1dGhvcj5ZYW5nPC9BdXRob3I+PFllYXI+MjAxNTwvWWVhcj48UmVj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</w:fldData>
              </w:fldChar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instrText xml:space="preserve"> ADDIN EN.CITE </w:instrTex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begin">
                <w:fldData xml:space="preserve">PEVuZE5vdGU+PENpdGU+PEF1dGhvcj5ZYW5nPC9BdXRob3I+PFllYXI+MjAxNTwvWWVhcj48UmVj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</w:fldData>
              </w:fldChar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instrText xml:space="preserve"> ADDIN EN.CITE.DATA </w:instrText>
            </w:r>
            <w:r w:rsidRPr="006C66E4">
              <w:rPr>
                <w:rFonts w:ascii="Book Antiqua" w:hAnsi="Book Antiqua"/>
                <w:noProof/>
                <w:vertAlign w:val="superscript"/>
              </w:rPr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end"/>
            </w:r>
            <w:r w:rsidRPr="006C66E4">
              <w:rPr>
                <w:rFonts w:ascii="Book Antiqua" w:hAnsi="Book Antiqua"/>
                <w:noProof/>
                <w:vertAlign w:val="superscript"/>
              </w:rPr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separate"/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t>[169]</w: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end"/>
            </w:r>
            <w:r w:rsidRPr="006C66E4">
              <w:rPr>
                <w:rFonts w:ascii="Book Antiqua" w:hAnsi="Book Antiqua" w:cs="Times New Roman"/>
              </w:rPr>
              <w:t>,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</w:rPr>
              <w:t>Han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begin"/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instrText xml:space="preserve"> ADDIN EN.CITE &lt;EndNote&gt;&lt;Cite&gt;&lt;Author&gt;Han&lt;/Author&gt;&lt;Year&gt;2016&lt;/Year&gt;&lt;RecNum&gt;291&lt;/RecNum&gt;&lt;DisplayText&gt;&lt;style face="superscript"&gt;[170]&lt;/style&gt;&lt;/DisplayText&gt;&lt;record&gt;&lt;rec-number&gt;291&lt;/rec-number&gt;&lt;foreign-keys&gt;&lt;key app="EN" db-id="vxezfedfl5ppa8e2e0pxdpxntpw5x9xzzd0w" timestamp="1617178226"&gt;291&lt;/key&gt;&lt;/foreign-keys&gt;&lt;ref-type name="Journal Article"&gt;17&lt;/ref-type&gt;&lt;contributors&gt;&lt;authors&gt;&lt;author&gt;&lt;style face="bold" font="default" size="100%"&gt;Han, J.&lt;/style&gt;&lt;/author&gt;&lt;author&gt;Lu, X.&lt;/author&gt;&lt;author&gt;Zou, L.&lt;/author&gt;&lt;author&gt;Xu, X.&lt;/author&gt;&lt;author&gt;Qiu, H.&lt;/author&gt;&lt;/authors&gt;&lt;/contributors&gt;&lt;auth-address&gt;Department of Critical Care Medicine, Zhongda Hospital, School of Medicine, Southeast University , Nanjing, China .&lt;/auth-address&gt;&lt;titles&gt;&lt;title&gt;E-Prostanoid 2 Receptor Overexpression Promotes Mesenchymal Stem Cell Attenuated Lung Injury&lt;/title&gt;&lt;secondary-title&gt;Hum Gene Ther&lt;/secondary-title&gt;&lt;alt-title&gt;Human gene therapy&lt;/alt-title&gt;&lt;/titles&gt;&lt;alt-periodical&gt;&lt;full-title&gt;Human Gene Therapy&lt;/full-title&gt;&lt;/alt-periodical&gt;&lt;pages&gt;621-30&lt;/pages&gt;&lt;volume&gt;27&lt;/volume&gt;&lt;number&gt;8&lt;/number&gt;&lt;edition&gt;2016/05/10&lt;/edition&gt;&lt;keywords&gt;&lt;keyword&gt;Animals&lt;/keyword&gt;&lt;keyword&gt;Cells, Cultured&lt;/keyword&gt;&lt;keyword&gt;Combined Modality Therapy&lt;/keyword&gt;&lt;keyword&gt;*Genetic Therapy&lt;/keyword&gt;&lt;keyword&gt;Lipopolysaccharides/toxicity&lt;/keyword&gt;&lt;keyword&gt;Lung Injury/etiology/*therapy&lt;/keyword&gt;&lt;keyword&gt;Male&lt;/keyword&gt;&lt;keyword&gt;*Mesenchymal Stem Cell Transplantation&lt;/keyword&gt;&lt;keyword&gt;Mesenchymal Stem Cells/*cytology&lt;/keyword&gt;&lt;keyword&gt;Mice&lt;/keyword&gt;&lt;keyword&gt;Mice, Inbred C57BL&lt;/keyword&gt;&lt;keyword&gt;Receptors, Prostaglandin E, EP2 Subtype/*genetics&lt;/keyword&gt;&lt;keyword&gt;Transduction, Genetic&lt;/keyword&gt;&lt;/keywords&gt;&lt;dates&gt;&lt;year&gt;2016&lt;/year&gt;&lt;pub-dates&gt;&lt;date&gt;Aug&lt;/date&gt;&lt;/pub-dates&gt;&lt;/dates&gt;&lt;isbn&gt;1043-0342&lt;/isbn&gt;&lt;accession-num&gt;27158855&lt;/accession-num&gt;&lt;urls&gt;&lt;/urls&gt;&lt;electronic-resource-num&gt;10.1089/hum.2016.003&lt;/electronic-resource-num&gt;&lt;remote-database-provider&gt;NLM&lt;/remote-database-provider&gt;&lt;language&gt;eng&lt;/language&gt;&lt;/record&gt;&lt;/Cite&gt;&lt;/EndNote&gt;</w:instrTex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separate"/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t>[170]</w: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end"/>
            </w:r>
            <w:r w:rsidRPr="006C66E4">
              <w:rPr>
                <w:rFonts w:ascii="Book Antiqua" w:hAnsi="Book Antiqua" w:cs="Times New Roman"/>
              </w:rPr>
              <w:t>,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</w:rPr>
              <w:t>Shen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TaGVuPC9BdXRob3I+PFllYXI+MjAxODwvWWVhcj48UmVj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</w:fldData>
              </w:fldChar>
            </w:r>
            <w:r w:rsidRPr="006C66E4">
              <w:rPr>
                <w:rFonts w:ascii="Book Antiqua" w:hAnsi="Book Antiqua"/>
              </w:rPr>
              <w:instrText xml:space="preserve"> ADDIN EN.CITE </w:instrTex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TaGVuPC9BdXRob3I+PFllYXI+MjAxODwvWWVhcj48UmVj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</w:fldData>
              </w:fldChar>
            </w:r>
            <w:r w:rsidRPr="006C66E4">
              <w:rPr>
                <w:rFonts w:ascii="Book Antiqua" w:hAnsi="Book Antiqua"/>
              </w:rPr>
              <w:instrText xml:space="preserve"> ADDIN EN.CITE.DATA </w:instrText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end"/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separate"/>
            </w:r>
            <w:r w:rsidRPr="006C66E4">
              <w:rPr>
                <w:rFonts w:ascii="Book Antiqua" w:hAnsi="Book Antiqua"/>
                <w:noProof/>
                <w:vertAlign w:val="superscript"/>
              </w:rPr>
              <w:t>[169-171]</w:t>
            </w:r>
            <w:r w:rsidRPr="006C66E4">
              <w:rPr>
                <w:rFonts w:ascii="Book Antiqua" w:hAnsi="Book Antiqua"/>
              </w:rPr>
              <w:fldChar w:fldCharType="end"/>
            </w:r>
          </w:p>
        </w:tc>
      </w:tr>
    </w:tbl>
    <w:p w14:paraId="5F5C5826" w14:textId="6932229C" w:rsidR="00A77B3E" w:rsidRPr="006C66E4" w:rsidRDefault="005A7162" w:rsidP="006C66E4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C66E4">
        <w:rPr>
          <w:rFonts w:ascii="Book Antiqua" w:eastAsia="Book Antiqua" w:hAnsi="Book Antiqua" w:cs="Book Antiqua"/>
          <w:color w:val="000000"/>
        </w:rPr>
        <w:t>ACE2: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tensin-converting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zym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Calibri" w:hAnsi="Book Antiqua"/>
        </w:rPr>
        <w:t>AD-MSCs:</w:t>
      </w:r>
      <w:r>
        <w:rPr>
          <w:rFonts w:ascii="Book Antiqua" w:eastAsia="Calibri" w:hAnsi="Book Antiqua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s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-derived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Calibri" w:hAnsi="Book Antiqua"/>
        </w:rPr>
        <w:t>;</w:t>
      </w:r>
      <w:r>
        <w:rPr>
          <w:rFonts w:ascii="Book Antiqua" w:eastAsia="Calibri" w:hAnsi="Book Antiqua"/>
        </w:rPr>
        <w:t xml:space="preserve"> </w:t>
      </w:r>
      <w:r w:rsidRPr="006C66E4">
        <w:rPr>
          <w:rFonts w:ascii="Book Antiqua" w:eastAsia="Calibri" w:hAnsi="Book Antiqua"/>
        </w:rPr>
        <w:t>ALI:</w:t>
      </w:r>
      <w:r>
        <w:rPr>
          <w:rFonts w:ascii="Book Antiqua" w:eastAsia="Calibri" w:hAnsi="Book Antiqua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Calibri" w:hAnsi="Book Antiqua"/>
        </w:rPr>
        <w:t>Ang1:</w:t>
      </w:r>
      <w:r>
        <w:rPr>
          <w:rFonts w:ascii="Book Antiqua" w:eastAsia="Calibri" w:hAnsi="Book Antiqua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poietin-1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: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ress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rome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AT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II: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Alveolar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epithelial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cell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type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II;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Calibri" w:hAnsi="Book Antiqua"/>
        </w:rPr>
        <w:t>BM-MSCs:</w:t>
      </w:r>
      <w:r>
        <w:rPr>
          <w:rFonts w:ascii="Book Antiqua" w:eastAsia="Calibri" w:hAnsi="Book Antiqua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-derived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CXCR: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(C-X-C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motif)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chemokine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receptor;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l-1: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velopmental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cus-1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2F4: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2F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cription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EP2: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E-prostanoid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receptor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2;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GF-2: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blast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hAnsi="Book Antiqua"/>
          <w:lang w:eastAsia="zh-CN"/>
        </w:rPr>
        <w:t>HGF: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161231" w:rsidRPr="006C66E4">
        <w:rPr>
          <w:rFonts w:ascii="Book Antiqua" w:eastAsia="Calibri" w:hAnsi="Book Antiqua"/>
        </w:rPr>
        <w:t>HO1:</w:t>
      </w:r>
      <w:r w:rsidR="00035F64">
        <w:rPr>
          <w:rFonts w:ascii="Book Antiqua" w:eastAsia="Calibri" w:hAnsi="Book Antiqua"/>
        </w:rPr>
        <w:t xml:space="preserve"> </w:t>
      </w:r>
      <w:r w:rsidR="00161231" w:rsidRPr="006C66E4">
        <w:rPr>
          <w:rFonts w:ascii="Book Antiqua" w:eastAsia="Book Antiqua" w:hAnsi="Book Antiqua" w:cs="Book Antiqua"/>
          <w:color w:val="000000"/>
        </w:rPr>
        <w:t>He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61231" w:rsidRPr="006C66E4">
        <w:rPr>
          <w:rFonts w:ascii="Book Antiqua" w:eastAsia="Book Antiqua" w:hAnsi="Book Antiqua" w:cs="Book Antiqua"/>
          <w:color w:val="000000"/>
        </w:rPr>
        <w:t>oxygenase-1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0: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leukin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Calibri" w:hAnsi="Book Antiqua"/>
        </w:rPr>
        <w:t>LPS:</w:t>
      </w:r>
      <w:r>
        <w:rPr>
          <w:rFonts w:ascii="Book Antiqua" w:eastAsia="Calibri" w:hAnsi="Book Antiqua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s;</w:t>
      </w:r>
      <w:r>
        <w:rPr>
          <w:rFonts w:ascii="Book Antiqua" w:eastAsia="Calibri" w:hAnsi="Book Antiqua"/>
        </w:rPr>
        <w:t xml:space="preserve"> </w:t>
      </w:r>
      <w:r w:rsidR="00161231" w:rsidRPr="006C66E4">
        <w:rPr>
          <w:rFonts w:ascii="Book Antiqua" w:hAnsi="Book Antiqua"/>
          <w:lang w:eastAsia="zh-CN"/>
        </w:rPr>
        <w:t>MSCs:</w:t>
      </w:r>
      <w:r w:rsidR="00035F64">
        <w:rPr>
          <w:rFonts w:ascii="Book Antiqua" w:hAnsi="Book Antiqua"/>
          <w:lang w:eastAsia="zh-CN"/>
        </w:rPr>
        <w:t xml:space="preserve"> </w:t>
      </w:r>
      <w:r w:rsidR="00161231"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61231"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61231" w:rsidRPr="006C66E4">
        <w:rPr>
          <w:rFonts w:ascii="Book Antiqua" w:eastAsia="Book Antiqua" w:hAnsi="Book Antiqua" w:cs="Book Antiqua"/>
          <w:color w:val="000000"/>
        </w:rPr>
        <w:t>cells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130: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tinoblastoma</w:t>
      </w:r>
      <w:r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related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R2: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rosin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nase-lik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phan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Calibri" w:hAnsi="Book Antiqua"/>
        </w:rPr>
        <w:t>sST2:</w:t>
      </w:r>
      <w:r w:rsidR="00900ECA">
        <w:rPr>
          <w:rFonts w:ascii="Book Antiqua" w:eastAsia="Calibri" w:hAnsi="Book Antiqua"/>
        </w:rPr>
        <w:t xml:space="preserve"> </w:t>
      </w:r>
      <w:r w:rsidR="00900ECA" w:rsidRPr="006C66E4">
        <w:rPr>
          <w:rFonts w:ascii="Book Antiqua" w:eastAsia="Calibri" w:hAnsi="Book Antiqua"/>
        </w:rPr>
        <w:t>Soluble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IL-1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receptor-like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1</w:t>
      </w:r>
      <w:r w:rsidR="00900ECA">
        <w:rPr>
          <w:rFonts w:ascii="Book Antiqua" w:eastAsia="Book Antiqua" w:hAnsi="Book Antiqua" w:cs="Book Antiqua"/>
          <w:color w:val="000000"/>
        </w:rPr>
        <w:t xml:space="preserve">; </w:t>
      </w:r>
      <w:r w:rsidR="00161231" w:rsidRPr="006C66E4">
        <w:rPr>
          <w:rFonts w:ascii="Book Antiqua" w:eastAsia="Book Antiqua" w:hAnsi="Book Antiqua" w:cs="Book Antiqua"/>
          <w:color w:val="000000"/>
        </w:rPr>
        <w:t>TGF-β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61231" w:rsidRPr="006C66E4">
        <w:rPr>
          <w:rFonts w:ascii="Book Antiqua" w:eastAsia="Book Antiqua" w:hAnsi="Book Antiqua" w:cs="Book Antiqua"/>
          <w:color w:val="000000"/>
        </w:rPr>
        <w:t>Transform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61231"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61231" w:rsidRPr="006C66E4">
        <w:rPr>
          <w:rFonts w:ascii="Book Antiqua" w:eastAsia="Book Antiqua" w:hAnsi="Book Antiqua" w:cs="Book Antiqua"/>
          <w:color w:val="000000"/>
        </w:rPr>
        <w:t>factor-β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61231" w:rsidRPr="006C66E4">
        <w:rPr>
          <w:rFonts w:ascii="Book Antiqua" w:eastAsia="Book Antiqua" w:hAnsi="Book Antiqua" w:cs="Book Antiqua"/>
          <w:color w:val="000000"/>
        </w:rPr>
        <w:t>Treg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6C66E4" w:rsidRPr="006C66E4">
        <w:rPr>
          <w:rFonts w:ascii="Book Antiqua" w:eastAsia="Book Antiqua" w:hAnsi="Book Antiqua" w:cs="Book Antiqua"/>
          <w:color w:val="000000"/>
        </w:rPr>
        <w:t>R</w:t>
      </w:r>
      <w:r w:rsidR="00161231" w:rsidRPr="006C66E4">
        <w:rPr>
          <w:rFonts w:ascii="Book Antiqua" w:eastAsia="Book Antiqua" w:hAnsi="Book Antiqua" w:cs="Book Antiqua"/>
          <w:color w:val="000000"/>
        </w:rPr>
        <w:t>eg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61231" w:rsidRPr="006C66E4">
        <w:rPr>
          <w:rFonts w:ascii="Book Antiqua" w:eastAsia="Book Antiqua" w:hAnsi="Book Antiqua" w:cs="Book Antiqua"/>
          <w:color w:val="000000"/>
        </w:rPr>
        <w:t>T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161231" w:rsidRPr="006C66E4">
        <w:rPr>
          <w:rFonts w:ascii="Book Antiqua" w:eastAsia="Book Antiqua" w:hAnsi="Book Antiqua" w:cs="Book Antiqua"/>
          <w:color w:val="000000"/>
        </w:rPr>
        <w:t>cell</w:t>
      </w:r>
      <w:r w:rsidR="00900ECA">
        <w:rPr>
          <w:rFonts w:ascii="Book Antiqua" w:eastAsia="Book Antiqua" w:hAnsi="Book Antiqua" w:cs="Book Antiqua"/>
          <w:color w:val="000000"/>
        </w:rPr>
        <w:t>.</w:t>
      </w:r>
    </w:p>
    <w:sectPr w:rsidR="00A77B3E" w:rsidRPr="006C66E4" w:rsidSect="006C66E4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2AE51CD" w14:textId="77777777" w:rsidR="00741097" w:rsidRDefault="00741097" w:rsidP="00161231">
      <w:r>
        <w:separator/>
      </w:r>
    </w:p>
  </w:endnote>
  <w:endnote w:type="continuationSeparator" w:id="0">
    <w:p w14:paraId="6CD636A5" w14:textId="77777777" w:rsidR="00741097" w:rsidRDefault="00741097" w:rsidP="0016123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4D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279948379"/>
      <w:docPartObj>
        <w:docPartGallery w:val="Page Numbers (Bottom of Page)"/>
        <w:docPartUnique/>
      </w:docPartObj>
    </w:sdtPr>
    <w:sdtEndPr/>
    <w:sdtContent>
      <w:sdt>
        <w:sdtPr>
          <w:id w:val="-1705238520"/>
          <w:docPartObj>
            <w:docPartGallery w:val="Page Numbers (Top of Page)"/>
            <w:docPartUnique/>
          </w:docPartObj>
        </w:sdtPr>
        <w:sdtEndPr/>
        <w:sdtContent>
          <w:p w14:paraId="2F557983" w14:textId="74320FF1" w:rsidR="00255432" w:rsidRPr="00292EC6" w:rsidRDefault="00255432" w:rsidP="006C66E4">
            <w:pPr>
              <w:pStyle w:val="Footer"/>
              <w:jc w:val="right"/>
            </w:pPr>
            <w:r w:rsidRPr="006C66E4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7036E9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7036E9">
              <w:rPr>
                <w:rFonts w:ascii="Book Antiqua" w:hAnsi="Book Antiqua"/>
                <w:sz w:val="24"/>
                <w:szCs w:val="24"/>
              </w:rPr>
              <w:instrText>PAGE</w:instrText>
            </w:r>
            <w:r w:rsidRPr="007036E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9E0657">
              <w:rPr>
                <w:rFonts w:ascii="Book Antiqua" w:hAnsi="Book Antiqua"/>
                <w:noProof/>
                <w:sz w:val="24"/>
                <w:szCs w:val="24"/>
              </w:rPr>
              <w:t>21</w:t>
            </w:r>
            <w:r w:rsidRPr="007036E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292EC6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/ </w:t>
            </w:r>
            <w:r w:rsidRPr="007036E9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7036E9">
              <w:rPr>
                <w:rFonts w:ascii="Book Antiqua" w:hAnsi="Book Antiqua"/>
                <w:sz w:val="24"/>
                <w:szCs w:val="24"/>
              </w:rPr>
              <w:instrText>NUMPAGES</w:instrText>
            </w:r>
            <w:r w:rsidRPr="007036E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9E0657">
              <w:rPr>
                <w:rFonts w:ascii="Book Antiqua" w:hAnsi="Book Antiqua"/>
                <w:noProof/>
                <w:sz w:val="24"/>
                <w:szCs w:val="24"/>
              </w:rPr>
              <w:t>62</w:t>
            </w:r>
            <w:r w:rsidRPr="007036E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sdtContent>
      </w:sdt>
    </w:sdtContent>
  </w:sdt>
  <w:p w14:paraId="5701D643" w14:textId="77777777" w:rsidR="00255432" w:rsidRDefault="0025543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680C807" w14:textId="77777777" w:rsidR="00741097" w:rsidRDefault="00741097" w:rsidP="00161231">
      <w:r>
        <w:separator/>
      </w:r>
    </w:p>
  </w:footnote>
  <w:footnote w:type="continuationSeparator" w:id="0">
    <w:p w14:paraId="018AAB65" w14:textId="77777777" w:rsidR="00741097" w:rsidRDefault="00741097" w:rsidP="0016123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32435FD"/>
    <w:multiLevelType w:val="multilevel"/>
    <w:tmpl w:val="DF846FB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62"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e3MDSwMDU2NzUzN7NU0lEKTi0uzszPAykwqgUAJo25GSwAAAA="/>
  </w:docVars>
  <w:rsids>
    <w:rsidRoot w:val="00A77B3E"/>
    <w:rsid w:val="00013E88"/>
    <w:rsid w:val="00034011"/>
    <w:rsid w:val="00035F64"/>
    <w:rsid w:val="00064432"/>
    <w:rsid w:val="00067A14"/>
    <w:rsid w:val="000C1304"/>
    <w:rsid w:val="000C594D"/>
    <w:rsid w:val="000F5554"/>
    <w:rsid w:val="00104387"/>
    <w:rsid w:val="00113FF4"/>
    <w:rsid w:val="00134487"/>
    <w:rsid w:val="00135805"/>
    <w:rsid w:val="001477C1"/>
    <w:rsid w:val="00161231"/>
    <w:rsid w:val="0017508C"/>
    <w:rsid w:val="00177567"/>
    <w:rsid w:val="00191443"/>
    <w:rsid w:val="001A3078"/>
    <w:rsid w:val="001B2B0F"/>
    <w:rsid w:val="001D1528"/>
    <w:rsid w:val="00252237"/>
    <w:rsid w:val="00255432"/>
    <w:rsid w:val="00260C64"/>
    <w:rsid w:val="00292EC6"/>
    <w:rsid w:val="002A7EF9"/>
    <w:rsid w:val="002B2954"/>
    <w:rsid w:val="0034132B"/>
    <w:rsid w:val="003A1870"/>
    <w:rsid w:val="003A4073"/>
    <w:rsid w:val="003B3C0E"/>
    <w:rsid w:val="003C08E9"/>
    <w:rsid w:val="003E76BA"/>
    <w:rsid w:val="003F655B"/>
    <w:rsid w:val="00452681"/>
    <w:rsid w:val="0046198D"/>
    <w:rsid w:val="00482CFB"/>
    <w:rsid w:val="00493CB9"/>
    <w:rsid w:val="004B74E0"/>
    <w:rsid w:val="004D6217"/>
    <w:rsid w:val="004E023A"/>
    <w:rsid w:val="004E0D67"/>
    <w:rsid w:val="004E3B91"/>
    <w:rsid w:val="00520CD4"/>
    <w:rsid w:val="005238AA"/>
    <w:rsid w:val="00540A10"/>
    <w:rsid w:val="00582B97"/>
    <w:rsid w:val="005A0644"/>
    <w:rsid w:val="005A7162"/>
    <w:rsid w:val="005E4F14"/>
    <w:rsid w:val="006049A4"/>
    <w:rsid w:val="006234D2"/>
    <w:rsid w:val="00637A86"/>
    <w:rsid w:val="006A452E"/>
    <w:rsid w:val="006C66E4"/>
    <w:rsid w:val="00702531"/>
    <w:rsid w:val="007036E9"/>
    <w:rsid w:val="00704535"/>
    <w:rsid w:val="00741097"/>
    <w:rsid w:val="00766F5E"/>
    <w:rsid w:val="007705DD"/>
    <w:rsid w:val="007919B6"/>
    <w:rsid w:val="007A64F5"/>
    <w:rsid w:val="007B40B8"/>
    <w:rsid w:val="007C6CFC"/>
    <w:rsid w:val="007C6E3E"/>
    <w:rsid w:val="00824274"/>
    <w:rsid w:val="008617CB"/>
    <w:rsid w:val="008B31BE"/>
    <w:rsid w:val="008E2C8F"/>
    <w:rsid w:val="008E464E"/>
    <w:rsid w:val="00900ECA"/>
    <w:rsid w:val="009970E5"/>
    <w:rsid w:val="009A7B0F"/>
    <w:rsid w:val="009B7B8A"/>
    <w:rsid w:val="009E0657"/>
    <w:rsid w:val="00A45E9E"/>
    <w:rsid w:val="00A4753E"/>
    <w:rsid w:val="00A60B91"/>
    <w:rsid w:val="00A659B0"/>
    <w:rsid w:val="00A77B3E"/>
    <w:rsid w:val="00AC1A31"/>
    <w:rsid w:val="00AF0107"/>
    <w:rsid w:val="00B37534"/>
    <w:rsid w:val="00B42585"/>
    <w:rsid w:val="00B47F87"/>
    <w:rsid w:val="00B75493"/>
    <w:rsid w:val="00B91CD5"/>
    <w:rsid w:val="00BC1185"/>
    <w:rsid w:val="00BC3C7F"/>
    <w:rsid w:val="00BC6056"/>
    <w:rsid w:val="00BF0657"/>
    <w:rsid w:val="00C010C8"/>
    <w:rsid w:val="00C17917"/>
    <w:rsid w:val="00C37687"/>
    <w:rsid w:val="00C57FD3"/>
    <w:rsid w:val="00CA2A55"/>
    <w:rsid w:val="00CB6DD3"/>
    <w:rsid w:val="00D168CD"/>
    <w:rsid w:val="00D41254"/>
    <w:rsid w:val="00D66098"/>
    <w:rsid w:val="00D85AFD"/>
    <w:rsid w:val="00DA7EA9"/>
    <w:rsid w:val="00DD023B"/>
    <w:rsid w:val="00DE2569"/>
    <w:rsid w:val="00DE321E"/>
    <w:rsid w:val="00DE792C"/>
    <w:rsid w:val="00E059F8"/>
    <w:rsid w:val="00E769FA"/>
    <w:rsid w:val="00EA4E5B"/>
    <w:rsid w:val="00EF3561"/>
    <w:rsid w:val="00EF5F16"/>
    <w:rsid w:val="00F106EC"/>
    <w:rsid w:val="00F34C6E"/>
    <w:rsid w:val="00F60F34"/>
    <w:rsid w:val="00F62F01"/>
    <w:rsid w:val="00F777C1"/>
    <w:rsid w:val="00FE2A32"/>
    <w:rsid w:val="00FF5A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371B7371"/>
  <w15:docId w15:val="{EF2EFC5F-3115-4FC1-8479-420B475D5B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9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nhideWhenUsed/>
    <w:rsid w:val="0016123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rsid w:val="00161231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161231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161231"/>
    <w:rPr>
      <w:sz w:val="18"/>
      <w:szCs w:val="18"/>
    </w:rPr>
  </w:style>
  <w:style w:type="table" w:styleId="TableGrid">
    <w:name w:val="Table Grid"/>
    <w:basedOn w:val="TableNormal"/>
    <w:uiPriority w:val="99"/>
    <w:rsid w:val="00161231"/>
    <w:rPr>
      <w:rFonts w:ascii="Calibri" w:eastAsia="Times New Roman" w:hAnsi="Calibri" w:cs="Calibri"/>
      <w:lang w:eastAsia="zh-C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semiHidden/>
    <w:unhideWhenUsed/>
    <w:rsid w:val="00161231"/>
    <w:rPr>
      <w:sz w:val="21"/>
      <w:szCs w:val="21"/>
    </w:rPr>
  </w:style>
  <w:style w:type="paragraph" w:styleId="CommentText">
    <w:name w:val="annotation text"/>
    <w:basedOn w:val="Normal"/>
    <w:link w:val="CommentTextChar"/>
    <w:semiHidden/>
    <w:unhideWhenUsed/>
    <w:rsid w:val="00161231"/>
  </w:style>
  <w:style w:type="character" w:customStyle="1" w:styleId="CommentTextChar">
    <w:name w:val="Comment Text Char"/>
    <w:basedOn w:val="DefaultParagraphFont"/>
    <w:link w:val="CommentText"/>
    <w:semiHidden/>
    <w:rsid w:val="00161231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161231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161231"/>
    <w:rPr>
      <w:b/>
      <w:bCs/>
      <w:sz w:val="24"/>
      <w:szCs w:val="24"/>
    </w:rPr>
  </w:style>
  <w:style w:type="paragraph" w:customStyle="1" w:styleId="src">
    <w:name w:val="src"/>
    <w:basedOn w:val="Normal"/>
    <w:rsid w:val="00161231"/>
    <w:pPr>
      <w:spacing w:before="100" w:beforeAutospacing="1" w:after="100" w:afterAutospacing="1"/>
    </w:pPr>
    <w:rPr>
      <w:rFonts w:ascii="SimSun" w:eastAsia="SimSun" w:hAnsi="SimSun" w:cs="SimSun"/>
      <w:lang w:eastAsia="zh-CN"/>
    </w:rPr>
  </w:style>
  <w:style w:type="paragraph" w:styleId="BalloonText">
    <w:name w:val="Balloon Text"/>
    <w:basedOn w:val="Normal"/>
    <w:link w:val="BalloonTextChar"/>
    <w:rsid w:val="00C57FD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C57FD3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58691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1</Pages>
  <Words>19662</Words>
  <Characters>112078</Characters>
  <Application>Microsoft Office Word</Application>
  <DocSecurity>0</DocSecurity>
  <Lines>933</Lines>
  <Paragraphs>2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4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GJ</dc:creator>
  <cp:lastModifiedBy>Donna Fox</cp:lastModifiedBy>
  <cp:revision>2</cp:revision>
  <dcterms:created xsi:type="dcterms:W3CDTF">2021-06-10T23:20:00Z</dcterms:created>
  <dcterms:modified xsi:type="dcterms:W3CDTF">2021-06-10T23:20:00Z</dcterms:modified>
</cp:coreProperties>
</file>